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D9EAB" w14:textId="5457C5AB" w:rsidR="00BF5219" w:rsidRDefault="00D961B9" w:rsidP="00A603CE">
      <w:pPr>
        <w:pStyle w:val="Title"/>
        <w:spacing w:line="360" w:lineRule="auto"/>
      </w:pPr>
      <w:bookmarkStart w:id="0" w:name="_Hlk58373270"/>
      <w:bookmarkStart w:id="1" w:name="_GoBack"/>
      <w:bookmarkEnd w:id="1"/>
      <w:r>
        <w:t xml:space="preserve">Ethical </w:t>
      </w:r>
      <w:r w:rsidR="000357B5">
        <w:t>issues for e-</w:t>
      </w:r>
      <w:r w:rsidR="00092695">
        <w:t xml:space="preserve">cigarette </w:t>
      </w:r>
      <w:r>
        <w:t xml:space="preserve">control policies </w:t>
      </w:r>
      <w:r w:rsidR="00092695">
        <w:t>in Australia</w:t>
      </w:r>
    </w:p>
    <w:p w14:paraId="0E1A9F0A" w14:textId="2E53EC12" w:rsidR="00D961B9" w:rsidRDefault="00D961B9" w:rsidP="00D961B9"/>
    <w:p w14:paraId="1E2A215F" w14:textId="3257DD91" w:rsidR="00D961B9" w:rsidRDefault="00D961B9" w:rsidP="00D961B9">
      <w:pPr>
        <w:rPr>
          <w:vertAlign w:val="superscript"/>
        </w:rPr>
      </w:pPr>
      <w:r>
        <w:t>Soumyadeep Bhaumik</w:t>
      </w:r>
      <w:r>
        <w:rPr>
          <w:vertAlign w:val="superscript"/>
        </w:rPr>
        <w:t>1</w:t>
      </w:r>
      <w:r w:rsidR="007E5B8F">
        <w:rPr>
          <w:vertAlign w:val="superscript"/>
        </w:rPr>
        <w:t>,2</w:t>
      </w:r>
    </w:p>
    <w:p w14:paraId="6B301B63" w14:textId="273B3D0D" w:rsidR="00D961B9" w:rsidRDefault="00D961B9" w:rsidP="00D961B9">
      <w:pPr>
        <w:pStyle w:val="ListParagraph"/>
        <w:numPr>
          <w:ilvl w:val="0"/>
          <w:numId w:val="2"/>
        </w:numPr>
      </w:pPr>
      <w:r>
        <w:t>The George Institute for Global Health, Faculty of Medicine, University of New South Wales, Sydney</w:t>
      </w:r>
      <w:r w:rsidR="007E5B8F">
        <w:t>,</w:t>
      </w:r>
      <w:r>
        <w:t xml:space="preserve"> Australia </w:t>
      </w:r>
    </w:p>
    <w:p w14:paraId="2ABE905F" w14:textId="77777777" w:rsidR="00FD754B" w:rsidRDefault="00FD754B" w:rsidP="00FD754B">
      <w:pPr>
        <w:pStyle w:val="ListParagraph"/>
        <w:numPr>
          <w:ilvl w:val="0"/>
          <w:numId w:val="2"/>
        </w:numPr>
      </w:pPr>
      <w:r>
        <w:t xml:space="preserve">The George Institute for Global Health, New Delhi, India </w:t>
      </w:r>
    </w:p>
    <w:p w14:paraId="26A1DD96" w14:textId="77777777" w:rsidR="00FD754B" w:rsidRDefault="00FD754B" w:rsidP="00FD754B">
      <w:pPr>
        <w:pStyle w:val="ListParagraph"/>
      </w:pPr>
    </w:p>
    <w:p w14:paraId="70D8FB66" w14:textId="6FA2D1CE" w:rsidR="00D961B9" w:rsidRDefault="00D961B9" w:rsidP="00F27BF4">
      <w:r>
        <w:t xml:space="preserve">Correspondence to: </w:t>
      </w:r>
      <w:r w:rsidR="00E34485">
        <w:t xml:space="preserve">Dr Soumyadeep Bhaumik, </w:t>
      </w:r>
      <w:r w:rsidR="00F27BF4">
        <w:t>The George Institute for Global Health,</w:t>
      </w:r>
      <w:r w:rsidR="00E34485">
        <w:t xml:space="preserve"> 311-</w:t>
      </w:r>
      <w:r w:rsidR="00F27BF4">
        <w:t xml:space="preserve"> Elegance</w:t>
      </w:r>
      <w:r w:rsidR="00E34485">
        <w:t xml:space="preserve"> </w:t>
      </w:r>
      <w:r w:rsidR="00F27BF4">
        <w:t>Tower, New Delhi 110 025</w:t>
      </w:r>
      <w:r w:rsidR="00E34485">
        <w:t xml:space="preserve">, </w:t>
      </w:r>
      <w:r w:rsidR="00F27BF4">
        <w:t xml:space="preserve"> INDIA</w:t>
      </w:r>
      <w:r w:rsidR="007E5B8F">
        <w:t xml:space="preserve"> </w:t>
      </w:r>
      <w:hyperlink r:id="rId11" w:history="1">
        <w:r w:rsidRPr="003C1530">
          <w:rPr>
            <w:rStyle w:val="Hyperlink"/>
          </w:rPr>
          <w:t>sbhaumik@georgeinstitute.org.in</w:t>
        </w:r>
      </w:hyperlink>
      <w:r>
        <w:t xml:space="preserve"> </w:t>
      </w:r>
    </w:p>
    <w:bookmarkEnd w:id="0"/>
    <w:p w14:paraId="7EB9EC84" w14:textId="03788139" w:rsidR="00D961B9" w:rsidRDefault="00D961B9" w:rsidP="00D961B9">
      <w:pPr>
        <w:pStyle w:val="Heading1"/>
        <w:rPr>
          <w:lang w:val="en-AU"/>
        </w:rPr>
      </w:pPr>
      <w:r>
        <w:t>Abstract</w:t>
      </w:r>
    </w:p>
    <w:p w14:paraId="4E2DF014" w14:textId="414270E6" w:rsidR="00910C44" w:rsidRDefault="000A0851" w:rsidP="00A42962">
      <w:r>
        <w:t>Although</w:t>
      </w:r>
      <w:r w:rsidR="00910C44">
        <w:t xml:space="preserve"> tobacco smoking in Australia is at a historical low, e-cigarette</w:t>
      </w:r>
      <w:r>
        <w:t xml:space="preserve"> </w:t>
      </w:r>
      <w:r w:rsidR="007A589D">
        <w:t>use, especially in the</w:t>
      </w:r>
      <w:r w:rsidR="00910C44">
        <w:t xml:space="preserve"> youth</w:t>
      </w:r>
      <w:r w:rsidR="007A589D">
        <w:t xml:space="preserve"> is increasing. </w:t>
      </w:r>
      <w:r w:rsidR="00910C44">
        <w:t xml:space="preserve"> </w:t>
      </w:r>
      <w:r w:rsidR="007A589D">
        <w:t xml:space="preserve">Policies around </w:t>
      </w:r>
      <w:r w:rsidR="00910C44">
        <w:t xml:space="preserve">e-cigarette control in Australia are currently </w:t>
      </w:r>
      <w:r w:rsidR="007A589D">
        <w:t>evolving, even during the pandemic thus demonstrating its priority status.</w:t>
      </w:r>
      <w:r w:rsidR="00910C44">
        <w:t xml:space="preserve"> The current article discusse</w:t>
      </w:r>
      <w:r>
        <w:t xml:space="preserve">s ethical issues for e-cigarette control policies in Australia using a public health ethics framework. </w:t>
      </w:r>
      <w:r w:rsidR="007A589D">
        <w:t>The article is structured using domains</w:t>
      </w:r>
      <w:r w:rsidR="00910C44">
        <w:t xml:space="preserve"> </w:t>
      </w:r>
      <w:r w:rsidR="007E5B8F">
        <w:t>of WHO</w:t>
      </w:r>
      <w:r w:rsidR="00910C44">
        <w:t xml:space="preserve">-MPOWER framework of tobacco control </w:t>
      </w:r>
      <w:r w:rsidR="007A589D">
        <w:t xml:space="preserve">to enable a comprehensive coverage of all elements of e-cigarette control policies in Australia. It highlights several ethical issues, from different stakeholder perspectives and indicates moral tensions to reflect on possible public health actions that need to be considered by the Australian government from an ethical perspective. </w:t>
      </w:r>
    </w:p>
    <w:p w14:paraId="28BCC64A" w14:textId="77777777" w:rsidR="00910C44" w:rsidRDefault="00910C44" w:rsidP="00A42962"/>
    <w:p w14:paraId="07C17F5A" w14:textId="53601970" w:rsidR="00D961B9" w:rsidRDefault="00D961B9" w:rsidP="00A42962">
      <w:r w:rsidRPr="00D961B9">
        <w:rPr>
          <w:rStyle w:val="Heading1Char"/>
        </w:rPr>
        <w:t>Keywords</w:t>
      </w:r>
    </w:p>
    <w:p w14:paraId="1B10F39B" w14:textId="5D5158A9" w:rsidR="00E3198B" w:rsidRDefault="00D961B9" w:rsidP="00D961B9">
      <w:r w:rsidRPr="00D961B9">
        <w:t xml:space="preserve">Electronic Nicotine Delivery Systems, Australia, Ethics, Public Policy, Smoke-Free Policy, </w:t>
      </w:r>
      <w:r w:rsidR="007A589D" w:rsidRPr="00D961B9">
        <w:t>Vaping,</w:t>
      </w:r>
      <w:r w:rsidRPr="00D961B9">
        <w:t xml:space="preserve"> Public Health Ethics</w:t>
      </w:r>
      <w:r w:rsidR="00E3198B">
        <w:br w:type="page"/>
      </w:r>
    </w:p>
    <w:p w14:paraId="2927A07B" w14:textId="410EA97E" w:rsidR="00092695" w:rsidRDefault="00FD56AF" w:rsidP="00A603CE">
      <w:pPr>
        <w:pStyle w:val="Heading1"/>
        <w:spacing w:line="360" w:lineRule="auto"/>
      </w:pPr>
      <w:r>
        <w:lastRenderedPageBreak/>
        <w:t xml:space="preserve">Introduction </w:t>
      </w:r>
    </w:p>
    <w:p w14:paraId="254D31D1" w14:textId="5D0BACDC" w:rsidR="00F43A35" w:rsidRDefault="00FD56AF" w:rsidP="00A603CE">
      <w:pPr>
        <w:spacing w:line="360" w:lineRule="auto"/>
      </w:pPr>
      <w:r w:rsidRPr="00FD56AF">
        <w:t>Australia</w:t>
      </w:r>
      <w:r w:rsidR="007E5B8F">
        <w:t xml:space="preserve"> has often been</w:t>
      </w:r>
      <w:r w:rsidR="00A95E8C">
        <w:t xml:space="preserve"> dubbed as the </w:t>
      </w:r>
      <w:r w:rsidR="00272344">
        <w:t>“</w:t>
      </w:r>
      <w:r w:rsidR="00A95E8C" w:rsidRPr="00FD56AF">
        <w:t>world’s darkest market"</w:t>
      </w:r>
      <w:r w:rsidR="00A95E8C">
        <w:t xml:space="preserve"> </w:t>
      </w:r>
      <w:r w:rsidR="00A95E8C">
        <w:fldChar w:fldCharType="begin"/>
      </w:r>
      <w:r w:rsidR="00D961B9">
        <w:instrText xml:space="preserve"> ADDIN EN.CITE &lt;EndNote&gt;&lt;Cite&gt;&lt;Author&gt;Chapman&lt;/Author&gt;&lt;Year&gt;2003&lt;/Year&gt;&lt;RecNum&gt;166&lt;/RecNum&gt;&lt;Pages&gt;iii1&lt;/Pages&gt;&lt;DisplayText&gt;(1)&lt;/DisplayText&gt;&lt;record&gt;&lt;rec-number&gt;166&lt;/rec-number&gt;&lt;foreign-keys&gt;&lt;key app="EN" db-id="55weeax5eftpwrera0apxe9swtsafp9ztvp2" timestamp="1605019981"&gt;166&lt;/key&gt;&lt;/foreign-keys&gt;&lt;ref-type name="Journal Article"&gt;17&lt;/ref-type&gt;&lt;contributors&gt;&lt;authors&gt;&lt;author&gt;Chapman, S.&lt;/author&gt;&lt;author&gt;Byrne, F.&lt;/author&gt;&lt;author&gt;Carter, S. M.&lt;/author&gt;&lt;/authors&gt;&lt;/contributors&gt;&lt;auth-address&gt;School of Public Health, University of Sydney, New South Wales, Australia. simonchapman@health.usyd.edu.au&lt;/auth-address&gt;&lt;titles&gt;&lt;title&gt;&amp;quot;Australia is one of the darkest markets in the world&amp;quot;: the global importance of Australian tobacco control&lt;/title&gt;&lt;secondary-title&gt;Tob Control&lt;/secondary-title&gt;&lt;/titles&gt;&lt;periodical&gt;&lt;full-title&gt;Tob Control&lt;/full-title&gt;&lt;/periodical&gt;&lt;pages&gt;iii1-3&lt;/pages&gt;&lt;volume&gt;12 Suppl 3&lt;/volume&gt;&lt;edition&gt;2003/12/03&lt;/edition&gt;&lt;section&gt;iii1&lt;/section&gt;&lt;keywords&gt;&lt;keyword&gt;Australia&lt;/keyword&gt;&lt;keyword&gt;Humans&lt;/keyword&gt;&lt;keyword&gt;Publishing&lt;/keyword&gt;&lt;keyword&gt;Smoking/legislation &amp;amp; jurisprudence&lt;/keyword&gt;&lt;keyword&gt;*Smoking Prevention&lt;/keyword&gt;&lt;keyword&gt;*Tobacco Industry&lt;/keyword&gt;&lt;/keywords&gt;&lt;dates&gt;&lt;year&gt;2003&lt;/year&gt;&lt;pub-dates&gt;&lt;date&gt;Dec&lt;/date&gt;&lt;/pub-dates&gt;&lt;/dates&gt;&lt;isbn&gt;0964-4563&lt;/isbn&gt;&lt;accession-num&gt;14645941&lt;/accession-num&gt;&lt;urls&gt;&lt;/urls&gt;&lt;custom2&gt;PMC1766118&lt;/custom2&gt;&lt;electronic-resource-num&gt;10.1136/tc.12.suppl_3.iii1&lt;/electronic-resource-num&gt;&lt;remote-database-provider&gt;NLM&lt;/remote-database-provider&gt;&lt;language&gt;eng&lt;/language&gt;&lt;/record&gt;&lt;/Cite&gt;&lt;/EndNote&gt;</w:instrText>
      </w:r>
      <w:r w:rsidR="00A95E8C">
        <w:fldChar w:fldCharType="separate"/>
      </w:r>
      <w:r w:rsidR="00D961B9">
        <w:rPr>
          <w:noProof/>
        </w:rPr>
        <w:t>(1)</w:t>
      </w:r>
      <w:r w:rsidR="00A95E8C">
        <w:fldChar w:fldCharType="end"/>
      </w:r>
      <w:r w:rsidR="00A95E8C" w:rsidRPr="006841F5">
        <w:t xml:space="preserve"> </w:t>
      </w:r>
      <w:r w:rsidR="00A95E8C">
        <w:t>for the tobacco industry</w:t>
      </w:r>
      <w:r w:rsidR="007E5B8F">
        <w:t>. Australia has been successful in implementing</w:t>
      </w:r>
      <w:r w:rsidR="00D834A5">
        <w:t xml:space="preserve"> a comprehensive multi-level strategy for tobacco control which has led to</w:t>
      </w:r>
      <w:r w:rsidR="007E5B8F">
        <w:t xml:space="preserve"> a </w:t>
      </w:r>
      <w:r w:rsidRPr="00FD56AF">
        <w:t xml:space="preserve">sustained decreased in </w:t>
      </w:r>
      <w:r w:rsidR="00D834A5">
        <w:t xml:space="preserve">smoking </w:t>
      </w:r>
      <w:r w:rsidRPr="00FD56AF">
        <w:t xml:space="preserve"> </w:t>
      </w:r>
      <w:r w:rsidR="00D834A5">
        <w:t>for many</w:t>
      </w:r>
      <w:r w:rsidR="007E5B8F">
        <w:t xml:space="preserve"> decades</w:t>
      </w:r>
      <w:r w:rsidR="00C55306">
        <w:t xml:space="preserve"> </w:t>
      </w:r>
      <w:r w:rsidR="001C39EA">
        <w:fldChar w:fldCharType="begin"/>
      </w:r>
      <w:r w:rsidR="00D961B9">
        <w:instrText xml:space="preserve"> ADDIN EN.CITE &lt;EndNote&gt;&lt;Cite&gt;&lt;Author&gt;Scollo&lt;/Author&gt;&lt;Year&gt;2015&lt;/Year&gt;&lt;RecNum&gt;163&lt;/RecNum&gt;&lt;DisplayText&gt;(2)&lt;/DisplayText&gt;&lt;record&gt;&lt;rec-number&gt;163&lt;/rec-number&gt;&lt;foreign-keys&gt;&lt;key app="EN" db-id="55weeax5eftpwrera0apxe9swtsafp9ztvp2" timestamp="1605019432"&gt;163&lt;/key&gt;&lt;/foreign-keys&gt;&lt;ref-type name="Journal Article"&gt;17&lt;/ref-type&gt;&lt;contributors&gt;&lt;authors&gt;&lt;author&gt;Scollo, M.&lt;/author&gt;&lt;author&gt;Bayly, M.&lt;/author&gt;&lt;author&gt;Wakefield, M.&lt;/author&gt;&lt;/authors&gt;&lt;/contributors&gt;&lt;auth-address&gt;Centre for Behavioural Research in Cancer, Cancer Council Victoria, Melbourne, Victoria, Australia.&lt;/auth-address&gt;&lt;titles&gt;&lt;title&gt;Plain packaging: a logical progression for tobacco control in one of the world&amp;apos;s &amp;apos;darkest markets&amp;apos;&lt;/title&gt;&lt;secondary-title&gt;Tob Control&lt;/secondary-title&gt;&lt;/titles&gt;&lt;periodical&gt;&lt;full-title&gt;Tob Control&lt;/full-title&gt;&lt;/periodical&gt;&lt;pages&gt;ii3-ii8&lt;/pages&gt;&lt;volume&gt;24&lt;/volume&gt;&lt;number&gt;Suppl 2&lt;/number&gt;&lt;edition&gt;2015/04/01&lt;/edition&gt;&lt;keywords&gt;&lt;keyword&gt;Advertising and Promotion&lt;/keyword&gt;&lt;keyword&gt;Packaging and Labelling&lt;/keyword&gt;&lt;keyword&gt;Surveillance and monitoring&lt;/keyword&gt;&lt;/keywords&gt;&lt;dates&gt;&lt;year&gt;2015&lt;/year&gt;&lt;pub-dates&gt;&lt;date&gt;Apr&lt;/date&gt;&lt;/pub-dates&gt;&lt;/dates&gt;&lt;isbn&gt;0964-4563 (Print)&amp;#xD;0964-4563&lt;/isbn&gt;&lt;accession-num&gt;28407604&lt;/accession-num&gt;&lt;urls&gt;&lt;/urls&gt;&lt;custom2&gt;PMC4392189&lt;/custom2&gt;&lt;electronic-resource-num&gt;10.1136/tobaccocontrol-2014-052048&lt;/electronic-resource-num&gt;&lt;remote-database-provider&gt;NLM&lt;/remote-database-provider&gt;&lt;language&gt;eng&lt;/language&gt;&lt;/record&gt;&lt;/Cite&gt;&lt;/EndNote&gt;</w:instrText>
      </w:r>
      <w:r w:rsidR="001C39EA">
        <w:fldChar w:fldCharType="separate"/>
      </w:r>
      <w:r w:rsidR="00D961B9">
        <w:rPr>
          <w:noProof/>
        </w:rPr>
        <w:t>(2)</w:t>
      </w:r>
      <w:r w:rsidR="001C39EA">
        <w:fldChar w:fldCharType="end"/>
      </w:r>
      <w:r w:rsidRPr="00FD56AF">
        <w:t xml:space="preserve">. </w:t>
      </w:r>
      <w:r w:rsidR="00932944" w:rsidRPr="00FD56AF">
        <w:t xml:space="preserve">The </w:t>
      </w:r>
      <w:r w:rsidR="00D834A5">
        <w:t>proportion</w:t>
      </w:r>
      <w:r w:rsidR="00932944" w:rsidRPr="00FD56AF">
        <w:t xml:space="preserve"> of Australians who smoke tobacco daily </w:t>
      </w:r>
      <w:r w:rsidR="00D834A5">
        <w:t xml:space="preserve">(current smokers) </w:t>
      </w:r>
      <w:r w:rsidR="00932944" w:rsidRPr="00FD56AF">
        <w:t>has decreased from 24% in 1991 to 12.2% in 2016 and 11.0% in 2019</w:t>
      </w:r>
      <w:r w:rsidR="00B72BF5">
        <w:fldChar w:fldCharType="begin"/>
      </w:r>
      <w:r w:rsidR="00D961B9">
        <w:instrText xml:space="preserve"> ADDIN EN.CITE &lt;EndNote&gt;&lt;Cite&gt;&lt;Author&gt;AIHW&lt;/Author&gt;&lt;Year&gt;2020&lt;/Year&gt;&lt;RecNum&gt;165&lt;/RecNum&gt;&lt;DisplayText&gt;(3)&lt;/DisplayText&gt;&lt;record&gt;&lt;rec-number&gt;165&lt;/rec-number&gt;&lt;foreign-keys&gt;&lt;key app="EN" db-id="55weeax5eftpwrera0apxe9swtsafp9ztvp2" timestamp="1605019944"&gt;165&lt;/key&gt;&lt;/foreign-keys&gt;&lt;ref-type name="Report"&gt;27&lt;/ref-type&gt;&lt;contributors&gt;&lt;authors&gt;&lt;author&gt;AIHW&lt;/author&gt;&lt;/authors&gt;&lt;tertiary-authors&gt;&lt;author&gt;Australian Institute of Health and Welfare,&lt;/author&gt;&lt;/tertiary-authors&gt;&lt;/contributors&gt;&lt;titles&gt;&lt;title&gt;National Drug Strategy Household Survey 2019&lt;/title&gt;&lt;secondary-title&gt;Drug Statistics series no. 32. PHE 270.&lt;/secondary-title&gt;&lt;/titles&gt;&lt;dates&gt;&lt;year&gt;2020&lt;/year&gt;&lt;/dates&gt;&lt;pub-location&gt;Canberra.&lt;/pub-location&gt;&lt;publisher&gt;Australian Institute of Health and Welfare,&lt;/publisher&gt;&lt;urls&gt;&lt;related-urls&gt;&lt;url&gt;https://www.aihw.gov.au/about-our-data/our-data-collections/national-drug-strategy-household-survey/2019-ndshs&lt;/url&gt;&lt;/related-urls&gt;&lt;/urls&gt;&lt;access-date&gt;10 November 2020&lt;/access-date&gt;&lt;/record&gt;&lt;/Cite&gt;&lt;/EndNote&gt;</w:instrText>
      </w:r>
      <w:r w:rsidR="00B72BF5">
        <w:fldChar w:fldCharType="separate"/>
      </w:r>
      <w:r w:rsidR="00D961B9">
        <w:rPr>
          <w:noProof/>
        </w:rPr>
        <w:t>(3)</w:t>
      </w:r>
      <w:r w:rsidR="00B72BF5">
        <w:fldChar w:fldCharType="end"/>
      </w:r>
      <w:r w:rsidR="00932944" w:rsidRPr="00FD56AF">
        <w:t>.</w:t>
      </w:r>
      <w:r w:rsidRPr="00FD56AF">
        <w:t xml:space="preserve"> However, it is seen that proportion of Australians who </w:t>
      </w:r>
      <w:r w:rsidR="00D834A5">
        <w:t>has</w:t>
      </w:r>
      <w:r w:rsidRPr="00FD56AF">
        <w:t xml:space="preserve"> ever used electronic cigarettes (e-cigarettes) have increase</w:t>
      </w:r>
      <w:r w:rsidR="00F34863">
        <w:t>d</w:t>
      </w:r>
      <w:r w:rsidRPr="00FD56AF">
        <w:t xml:space="preserve"> from 8.8% </w:t>
      </w:r>
      <w:r w:rsidR="0059568A">
        <w:t xml:space="preserve"> in 2016 </w:t>
      </w:r>
      <w:r w:rsidRPr="00FD56AF">
        <w:t>to 11.3</w:t>
      </w:r>
      <w:r w:rsidR="0059568A" w:rsidRPr="00FD56AF">
        <w:t>%</w:t>
      </w:r>
      <w:r w:rsidR="0059568A">
        <w:t xml:space="preserve"> in 2019 </w:t>
      </w:r>
      <w:r w:rsidR="0059568A">
        <w:fldChar w:fldCharType="begin"/>
      </w:r>
      <w:r w:rsidR="00D961B9">
        <w:instrText xml:space="preserve"> ADDIN EN.CITE &lt;EndNote&gt;&lt;Cite&gt;&lt;Author&gt;AIHW&lt;/Author&gt;&lt;Year&gt;2020&lt;/Year&gt;&lt;RecNum&gt;165&lt;/RecNum&gt;&lt;DisplayText&gt;(3)&lt;/DisplayText&gt;&lt;record&gt;&lt;rec-number&gt;165&lt;/rec-number&gt;&lt;foreign-keys&gt;&lt;key app="EN" db-id="55weeax5eftpwrera0apxe9swtsafp9ztvp2" timestamp="1605019944"&gt;165&lt;/key&gt;&lt;/foreign-keys&gt;&lt;ref-type name="Report"&gt;27&lt;/ref-type&gt;&lt;contributors&gt;&lt;authors&gt;&lt;author&gt;AIHW&lt;/author&gt;&lt;/authors&gt;&lt;tertiary-authors&gt;&lt;author&gt;Australian Institute of Health and Welfare,&lt;/author&gt;&lt;/tertiary-authors&gt;&lt;/contributors&gt;&lt;titles&gt;&lt;title&gt;National Drug Strategy Household Survey 2019&lt;/title&gt;&lt;secondary-title&gt;Drug Statistics series no. 32. PHE 270.&lt;/secondary-title&gt;&lt;/titles&gt;&lt;dates&gt;&lt;year&gt;2020&lt;/year&gt;&lt;/dates&gt;&lt;pub-location&gt;Canberra.&lt;/pub-location&gt;&lt;publisher&gt;Australian Institute of Health and Welfare,&lt;/publisher&gt;&lt;urls&gt;&lt;related-urls&gt;&lt;url&gt;https://www.aihw.gov.au/about-our-data/our-data-collections/national-drug-strategy-household-survey/2019-ndshs&lt;/url&gt;&lt;/related-urls&gt;&lt;/urls&gt;&lt;access-date&gt;10 November 2020&lt;/access-date&gt;&lt;/record&gt;&lt;/Cite&gt;&lt;/EndNote&gt;</w:instrText>
      </w:r>
      <w:r w:rsidR="0059568A">
        <w:fldChar w:fldCharType="separate"/>
      </w:r>
      <w:r w:rsidR="00D961B9">
        <w:rPr>
          <w:noProof/>
        </w:rPr>
        <w:t>(3)</w:t>
      </w:r>
      <w:r w:rsidR="0059568A">
        <w:fldChar w:fldCharType="end"/>
      </w:r>
      <w:r w:rsidR="0059568A">
        <w:t xml:space="preserve">. </w:t>
      </w:r>
      <w:r w:rsidR="00A95E8C">
        <w:t>The</w:t>
      </w:r>
      <w:r w:rsidR="00F34863">
        <w:t xml:space="preserve"> policy and regulatory space around e-</w:t>
      </w:r>
      <w:r w:rsidR="00A42962">
        <w:t>cigarette</w:t>
      </w:r>
      <w:r w:rsidR="00F34863">
        <w:t xml:space="preserve"> </w:t>
      </w:r>
      <w:r w:rsidR="00910C44">
        <w:t>are</w:t>
      </w:r>
      <w:r w:rsidR="00D834A5">
        <w:t xml:space="preserve"> currently</w:t>
      </w:r>
      <w:r w:rsidR="00F34863">
        <w:t xml:space="preserve"> evolving in </w:t>
      </w:r>
      <w:r w:rsidR="00272344">
        <w:t>Australia,</w:t>
      </w:r>
      <w:r w:rsidR="00A95E8C">
        <w:t xml:space="preserve"> </w:t>
      </w:r>
      <w:r w:rsidR="00F34863">
        <w:t xml:space="preserve">even </w:t>
      </w:r>
      <w:r w:rsidR="000A7FB3">
        <w:t xml:space="preserve">amidst the COVID-19 </w:t>
      </w:r>
      <w:r w:rsidR="00272344">
        <w:t>pandemic, demonstrating</w:t>
      </w:r>
      <w:r w:rsidR="000A7FB3">
        <w:t xml:space="preserve"> </w:t>
      </w:r>
      <w:r w:rsidR="00F34863">
        <w:t xml:space="preserve">the </w:t>
      </w:r>
      <w:r w:rsidR="00272344">
        <w:t xml:space="preserve">priority </w:t>
      </w:r>
      <w:r w:rsidR="00D834A5">
        <w:t>status accorded by the</w:t>
      </w:r>
      <w:r w:rsidR="00272344">
        <w:t xml:space="preserve"> </w:t>
      </w:r>
      <w:r w:rsidR="00D834A5">
        <w:t>issue</w:t>
      </w:r>
      <w:r w:rsidR="00F34863">
        <w:t xml:space="preserve">. </w:t>
      </w:r>
      <w:r w:rsidR="00272344">
        <w:t xml:space="preserve">Policy </w:t>
      </w:r>
      <w:r w:rsidR="00D834A5">
        <w:t>critique and</w:t>
      </w:r>
      <w:r w:rsidR="00272344">
        <w:t xml:space="preserve"> analysis of evidence is </w:t>
      </w:r>
      <w:r w:rsidR="00910C44">
        <w:t>aplenty,</w:t>
      </w:r>
      <w:r w:rsidR="00272344">
        <w:t xml:space="preserve"> but </w:t>
      </w:r>
      <w:r w:rsidR="00D834A5">
        <w:t xml:space="preserve">analysis of ethical issues around </w:t>
      </w:r>
      <w:r w:rsidR="00272344">
        <w:t>e-cigaret</w:t>
      </w:r>
      <w:r w:rsidR="00A42962">
        <w:t>t</w:t>
      </w:r>
      <w:r w:rsidR="00272344">
        <w:t xml:space="preserve">e </w:t>
      </w:r>
      <w:r w:rsidR="00D834A5">
        <w:t xml:space="preserve">control in Australia is scant. </w:t>
      </w:r>
    </w:p>
    <w:p w14:paraId="02E7D2C9" w14:textId="77777777" w:rsidR="009C0D35" w:rsidRDefault="00D834A5" w:rsidP="009C0D35">
      <w:pPr>
        <w:spacing w:line="360" w:lineRule="auto"/>
      </w:pPr>
      <w:r>
        <w:t>Previous a</w:t>
      </w:r>
      <w:r w:rsidR="00272344">
        <w:t>nalysis of ethical issues for policies to control e-</w:t>
      </w:r>
      <w:r w:rsidR="00792E9E">
        <w:t>cigarettes</w:t>
      </w:r>
      <w:r w:rsidR="00272344">
        <w:t xml:space="preserve"> in Australia has been </w:t>
      </w:r>
      <w:r>
        <w:t xml:space="preserve">either </w:t>
      </w:r>
      <w:r w:rsidR="00272344">
        <w:t>based on</w:t>
      </w:r>
      <w:r>
        <w:t xml:space="preserve"> p</w:t>
      </w:r>
      <w:r w:rsidRPr="00D834A5">
        <w:t>rinciplism</w:t>
      </w:r>
      <w:r w:rsidR="00272344">
        <w:t xml:space="preserve"> </w:t>
      </w:r>
      <w:r>
        <w:t>(the ethical</w:t>
      </w:r>
      <w:r w:rsidR="000A5E24">
        <w:t xml:space="preserve"> principles </w:t>
      </w:r>
      <w:r w:rsidR="00F34863">
        <w:t xml:space="preserve">of </w:t>
      </w:r>
      <w:r w:rsidR="004B4B55">
        <w:t>autonomy, beneficence, non-maleficence, and justice</w:t>
      </w:r>
      <w:r>
        <w:t>)</w:t>
      </w:r>
      <w:r w:rsidR="00F34863">
        <w:t xml:space="preserve"> </w:t>
      </w:r>
      <w:r w:rsidR="001D145A">
        <w:fldChar w:fldCharType="begin">
          <w:fldData xml:space="preserve">PEVuZE5vdGU+PENpdGU+PEF1dGhvcj5IYWxsPC9BdXRob3I+PFllYXI+MjAxNTwvWWVhcj48UmVj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==
</w:fldData>
        </w:fldChar>
      </w:r>
      <w:r w:rsidR="00D961B9">
        <w:instrText xml:space="preserve"> ADDIN EN.CITE </w:instrText>
      </w:r>
      <w:r w:rsidR="00D961B9">
        <w:fldChar w:fldCharType="begin">
          <w:fldData xml:space="preserve">PEVuZE5vdGU+PENpdGU+PEF1dGhvcj5IYWxsPC9BdXRob3I+PFllYXI+MjAxNTwvWWVhcj48UmVj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==
</w:fldData>
        </w:fldChar>
      </w:r>
      <w:r w:rsidR="00D961B9">
        <w:instrText xml:space="preserve"> ADDIN EN.CITE.DATA </w:instrText>
      </w:r>
      <w:r w:rsidR="00D961B9">
        <w:fldChar w:fldCharType="end"/>
      </w:r>
      <w:r w:rsidR="001D145A">
        <w:fldChar w:fldCharType="separate"/>
      </w:r>
      <w:r w:rsidR="00D961B9">
        <w:rPr>
          <w:noProof/>
        </w:rPr>
        <w:t>(4, 5)</w:t>
      </w:r>
      <w:r w:rsidR="001D145A">
        <w:fldChar w:fldCharType="end"/>
      </w:r>
      <w:r w:rsidR="00272344">
        <w:t xml:space="preserve"> or through</w:t>
      </w:r>
      <w:r>
        <w:t xml:space="preserve"> the</w:t>
      </w:r>
      <w:r w:rsidR="00272344">
        <w:t xml:space="preserve"> </w:t>
      </w:r>
      <w:r w:rsidR="00792E9E">
        <w:t xml:space="preserve">prism of harm reduction </w:t>
      </w:r>
      <w:r w:rsidR="00792E9E">
        <w:fldChar w:fldCharType="begin">
          <w:fldData xml:space="preserve">PEVuZE5vdGU+PENpdGU+PEF1dGhvcj5Nb29yZTwvQXV0aG9yPjxZZWFyPjIwMTY8L1llYXI+PFJl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</w:fldData>
        </w:fldChar>
      </w:r>
      <w:r w:rsidR="00D961B9">
        <w:instrText xml:space="preserve"> ADDIN EN.CITE </w:instrText>
      </w:r>
      <w:r w:rsidR="00D961B9">
        <w:fldChar w:fldCharType="begin">
          <w:fldData xml:space="preserve">PEVuZE5vdGU+PENpdGU+PEF1dGhvcj5Nb29yZTwvQXV0aG9yPjxZZWFyPjIwMTY8L1llYXI+PFJl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</w:fldData>
        </w:fldChar>
      </w:r>
      <w:r w:rsidR="00D961B9">
        <w:instrText xml:space="preserve"> ADDIN EN.CITE.DATA </w:instrText>
      </w:r>
      <w:r w:rsidR="00D961B9">
        <w:fldChar w:fldCharType="end"/>
      </w:r>
      <w:r w:rsidR="00792E9E">
        <w:fldChar w:fldCharType="separate"/>
      </w:r>
      <w:r w:rsidR="00D961B9">
        <w:rPr>
          <w:noProof/>
        </w:rPr>
        <w:t>(5-7)</w:t>
      </w:r>
      <w:r w:rsidR="00792E9E">
        <w:fldChar w:fldCharType="end"/>
      </w:r>
      <w:r w:rsidR="00792E9E">
        <w:t xml:space="preserve">. </w:t>
      </w:r>
      <w:r w:rsidR="00F34863">
        <w:t>P</w:t>
      </w:r>
      <w:r w:rsidR="000A5E24" w:rsidRPr="000A5E24">
        <w:t>rinciplism</w:t>
      </w:r>
      <w:r w:rsidR="000A5E24">
        <w:t xml:space="preserve"> is </w:t>
      </w:r>
      <w:r w:rsidR="00B42A55">
        <w:t>not well suited for analysing ethical issues around public health</w:t>
      </w:r>
      <w:r w:rsidR="00A95E8C">
        <w:t xml:space="preserve"> </w:t>
      </w:r>
      <w:r w:rsidR="0084659F">
        <w:t>policies</w:t>
      </w:r>
      <w:r w:rsidR="00B42A55">
        <w:t>. Public health decision making</w:t>
      </w:r>
      <w:r w:rsidR="000C05F8">
        <w:t xml:space="preserve"> is inherently</w:t>
      </w:r>
      <w:r w:rsidR="00B42A55">
        <w:t xml:space="preserve"> more complex, involves large number of stakeholders with different value systems, </w:t>
      </w:r>
      <w:r w:rsidR="00A95E8C">
        <w:t xml:space="preserve">and </w:t>
      </w:r>
      <w:r w:rsidR="00B42A55">
        <w:t>are contextual in nature.</w:t>
      </w:r>
      <w:r w:rsidR="00792E9E">
        <w:t xml:space="preserve"> Harm reduction</w:t>
      </w:r>
      <w:r w:rsidR="000B28E4">
        <w:t>,</w:t>
      </w:r>
      <w:r w:rsidR="00792E9E">
        <w:t xml:space="preserve"> though a key tenet to guide e-cigarette</w:t>
      </w:r>
      <w:r w:rsidR="0084659F">
        <w:t xml:space="preserve"> policies</w:t>
      </w:r>
      <w:r w:rsidR="000B28E4">
        <w:t xml:space="preserve">, </w:t>
      </w:r>
      <w:r w:rsidR="0084659F">
        <w:rPr>
          <w:lang w:val="en"/>
        </w:rPr>
        <w:t xml:space="preserve">has its roots in </w:t>
      </w:r>
      <w:r w:rsidR="0084659F">
        <w:t>libertarianism</w:t>
      </w:r>
      <w:r w:rsidR="000B28E4">
        <w:t>, a value system which might fundamentally not align with moralities of many stakeholders. As such,</w:t>
      </w:r>
      <w:r w:rsidR="00E01F98">
        <w:t xml:space="preserve"> using a singular philosophical lens for analysing public policy is not desirable.</w:t>
      </w:r>
    </w:p>
    <w:p w14:paraId="73992ADF" w14:textId="577DE8BD" w:rsidR="009C0D35" w:rsidRDefault="00FD754B" w:rsidP="009C0D35">
      <w:pPr>
        <w:spacing w:line="360" w:lineRule="auto"/>
      </w:pPr>
      <w:r>
        <w:t>The</w:t>
      </w:r>
      <w:r w:rsidR="00E01F98">
        <w:t xml:space="preserve"> cu</w:t>
      </w:r>
      <w:r w:rsidR="00960E66">
        <w:t xml:space="preserve">rrent article, </w:t>
      </w:r>
      <w:r w:rsidR="00792E9E" w:rsidRPr="002317D9">
        <w:t>analyse</w:t>
      </w:r>
      <w:r>
        <w:t>s</w:t>
      </w:r>
      <w:r w:rsidR="00792E9E" w:rsidRPr="002317D9">
        <w:t xml:space="preserve"> ethical </w:t>
      </w:r>
      <w:r w:rsidR="00960E66">
        <w:t>issues</w:t>
      </w:r>
      <w:r w:rsidR="00792E9E" w:rsidRPr="002317D9">
        <w:t xml:space="preserve"> </w:t>
      </w:r>
      <w:r w:rsidR="00792E9E">
        <w:t xml:space="preserve">around </w:t>
      </w:r>
      <w:r w:rsidR="00960E66">
        <w:t xml:space="preserve">all aspects of </w:t>
      </w:r>
      <w:r w:rsidR="00792E9E">
        <w:t xml:space="preserve">e-cigarette control in Australia </w:t>
      </w:r>
      <w:r w:rsidR="00792E9E" w:rsidRPr="002317D9">
        <w:t xml:space="preserve">using </w:t>
      </w:r>
      <w:r w:rsidR="00E01F98">
        <w:t>a</w:t>
      </w:r>
      <w:r w:rsidR="00084576">
        <w:t xml:space="preserve"> three-steps</w:t>
      </w:r>
      <w:r w:rsidR="00B42A55">
        <w:t xml:space="preserve"> </w:t>
      </w:r>
      <w:r w:rsidR="00792E9E">
        <w:t xml:space="preserve">public health ethics </w:t>
      </w:r>
      <w:r w:rsidR="00B42A55">
        <w:t xml:space="preserve">framework </w:t>
      </w:r>
      <w:r w:rsidR="001D145A">
        <w:fldChar w:fldCharType="begin"/>
      </w:r>
      <w:r w:rsidR="00D961B9">
        <w:instrText xml:space="preserve"> ADDIN EN.CITE &lt;EndNote&gt;&lt;Cite&gt;&lt;Author&gt;Ortmann&lt;/Author&gt;&lt;Year&gt;2016&lt;/Year&gt;&lt;RecNum&gt;167&lt;/RecNum&gt;&lt;DisplayText&gt;(8)&lt;/DisplayText&gt;&lt;record&gt;&lt;rec-number&gt;167&lt;/rec-number&gt;&lt;foreign-keys&gt;&lt;key app="EN" db-id="55weeax5eftpwrera0apxe9swtsafp9ztvp2" timestamp="1605151138"&gt;167&lt;/key&gt;&lt;/foreign-keys&gt;&lt;ref-type name="Electronic Book Section"&gt;60&lt;/ref-type&gt;&lt;contributors&gt;&lt;authors&gt;&lt;author&gt;Ortmann, L.W.&lt;/author&gt;&lt;author&gt;Barrett, D.H. &lt;/author&gt;&lt;author&gt;Saenz, C. &lt;/author&gt;&lt;author&gt;Bernheim, R.G. &lt;/author&gt;&lt;author&gt;Dawson, A.  &lt;/author&gt;&lt;author&gt;Valentine, J.A, &lt;/author&gt;&lt;author&gt;Reis, A.&lt;/author&gt;&lt;/authors&gt;&lt;secondary-authors&gt;&lt;author&gt;Barrett, D.H. &lt;/author&gt;&lt;author&gt;Ortmann, L.W.&lt;/author&gt;&lt;author&gt;Dawson, A.  &lt;/author&gt;&lt;author&gt;Saenz, C. &lt;/author&gt;&lt;author&gt;Reis, A. &lt;/author&gt;&lt;author&gt;Bolan, G.&lt;/author&gt;&lt;/secondary-authors&gt;&lt;tertiary-authors&gt;&lt;author&gt;Michael J. Selgelid&lt;/author&gt;&lt;/tertiary-authors&gt;&lt;/contributors&gt;&lt;titles&gt;&lt;title&gt;Public Health Ethics: Global Cases, Practice,and Context&lt;/title&gt;&lt;secondary-title&gt;Public Health Ethics: Cases Spanning the Globe&lt;/secondary-title&gt;&lt;tertiary-title&gt;Public Health Ethics Analysis&lt;/tertiary-title&gt;&lt;/titles&gt;&lt;pages&gt;28-32&lt;/pages&gt;&lt;volume&gt;3&lt;/volume&gt;&lt;number&gt;1&lt;/number&gt;&lt;dates&gt;&lt;year&gt;2016&lt;/year&gt;&lt;/dates&gt;&lt;publisher&gt;Springer Open&lt;/publisher&gt;&lt;isbn&gt;978-3-319-23847-0&lt;/isbn&gt;&lt;urls&gt;&lt;/urls&gt;&lt;electronic-resource-num&gt;10.1007/978-3-319-23847-0&lt;/electronic-resource-num&gt;&lt;/record&gt;&lt;/Cite&gt;&lt;/EndNote&gt;</w:instrText>
      </w:r>
      <w:r w:rsidR="001D145A">
        <w:fldChar w:fldCharType="separate"/>
      </w:r>
      <w:r w:rsidR="00D961B9">
        <w:rPr>
          <w:noProof/>
        </w:rPr>
        <w:t>(8)</w:t>
      </w:r>
      <w:r w:rsidR="001D145A">
        <w:fldChar w:fldCharType="end"/>
      </w:r>
      <w:r w:rsidR="00A95E8C">
        <w:t xml:space="preserve"> </w:t>
      </w:r>
      <w:r w:rsidR="00792E9E">
        <w:t xml:space="preserve">. The </w:t>
      </w:r>
      <w:r w:rsidR="00960E66">
        <w:t xml:space="preserve">three-steps </w:t>
      </w:r>
      <w:r w:rsidR="00792E9E">
        <w:t xml:space="preserve">framework </w:t>
      </w:r>
      <w:r w:rsidR="00A95E8C">
        <w:t xml:space="preserve">does not presume superiority of any set of moral norms over </w:t>
      </w:r>
      <w:r w:rsidR="00792E9E">
        <w:t>another and</w:t>
      </w:r>
      <w:r w:rsidR="00A95E8C">
        <w:t xml:space="preserve"> helps clarify ethical issues </w:t>
      </w:r>
      <w:r w:rsidR="00C55306">
        <w:t xml:space="preserve">contextually and comprehensively. </w:t>
      </w:r>
      <w:r w:rsidR="009C0D35" w:rsidRPr="009C0D35">
        <w:t xml:space="preserve">The approach in brief consists of analysing ethics </w:t>
      </w:r>
      <w:r w:rsidR="002375BA">
        <w:t xml:space="preserve"> and contexts </w:t>
      </w:r>
      <w:r w:rsidR="009C0D35" w:rsidRPr="009C0D35">
        <w:t xml:space="preserve">around </w:t>
      </w:r>
      <w:r w:rsidR="002375BA">
        <w:t>the</w:t>
      </w:r>
      <w:r w:rsidR="009C0D35" w:rsidRPr="009C0D35">
        <w:t xml:space="preserve"> issue</w:t>
      </w:r>
      <w:r w:rsidR="002375BA">
        <w:t xml:space="preserve"> at hand</w:t>
      </w:r>
      <w:r w:rsidR="009C0D35" w:rsidRPr="009C0D35">
        <w:t>, analysing ethical dimensions (utility, equity, justice, respect of individual and community interests or other moral considerations) of alternative courses of action and a final stage of justification (based on effectiveness, proportionality, necessity, least infringement and public justification)</w:t>
      </w:r>
      <w:r w:rsidR="002375BA">
        <w:t xml:space="preserve"> for a particular public health decision</w:t>
      </w:r>
      <w:r w:rsidR="009C0D35">
        <w:t>.</w:t>
      </w:r>
    </w:p>
    <w:p w14:paraId="6B4F741F" w14:textId="320BEF3E" w:rsidR="00792E9E" w:rsidRDefault="00C55306" w:rsidP="009C0D35">
      <w:pPr>
        <w:spacing w:line="360" w:lineRule="auto"/>
      </w:pPr>
      <w:r>
        <w:lastRenderedPageBreak/>
        <w:t xml:space="preserve">The need for a comprehensive policy framework </w:t>
      </w:r>
      <w:r w:rsidR="00E01F98">
        <w:t>to tackle e-cigare</w:t>
      </w:r>
      <w:r w:rsidR="005761B6">
        <w:t>t</w:t>
      </w:r>
      <w:r w:rsidR="00E01F98">
        <w:t xml:space="preserve">te </w:t>
      </w:r>
      <w:r>
        <w:t xml:space="preserve">has been identified </w:t>
      </w:r>
      <w:r>
        <w:fldChar w:fldCharType="begin">
          <w:fldData xml:space="preserve">PEVuZE5vdGU+PENpdGU+PEF1dGhvcj5MZXZ5PC9BdXRob3I+PFllYXI+MjAxNzwvWWVhcj48UmVj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</w:fldData>
        </w:fldChar>
      </w:r>
      <w:r w:rsidR="00D961B9">
        <w:instrText xml:space="preserve"> ADDIN EN.CITE </w:instrText>
      </w:r>
      <w:r w:rsidR="00D961B9">
        <w:fldChar w:fldCharType="begin">
          <w:fldData xml:space="preserve">PEVuZE5vdGU+PENpdGU+PEF1dGhvcj5MZXZ5PC9BdXRob3I+PFllYXI+MjAxNzwvWWVhcj48UmVj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</w:fldData>
        </w:fldChar>
      </w:r>
      <w:r w:rsidR="00D961B9">
        <w:instrText xml:space="preserve"> ADDIN EN.CITE.DATA </w:instrText>
      </w:r>
      <w:r w:rsidR="00D961B9">
        <w:fldChar w:fldCharType="end"/>
      </w:r>
      <w:r>
        <w:fldChar w:fldCharType="separate"/>
      </w:r>
      <w:r w:rsidR="00D961B9">
        <w:rPr>
          <w:noProof/>
        </w:rPr>
        <w:t>(9)</w:t>
      </w:r>
      <w:r>
        <w:fldChar w:fldCharType="end"/>
      </w:r>
      <w:r w:rsidR="005761B6">
        <w:t xml:space="preserve"> </w:t>
      </w:r>
      <w:r w:rsidR="00960E66">
        <w:t>, and as such, a</w:t>
      </w:r>
      <w:r w:rsidR="009C0D35">
        <w:t xml:space="preserve">n </w:t>
      </w:r>
      <w:r w:rsidR="005761B6">
        <w:t>ethical analysis</w:t>
      </w:r>
      <w:r w:rsidR="009C0D35">
        <w:t xml:space="preserve"> around all aspects of control</w:t>
      </w:r>
      <w:r w:rsidR="00960E66">
        <w:t xml:space="preserve"> is opportune as public policies around it are being</w:t>
      </w:r>
      <w:r w:rsidR="00E3198B">
        <w:t xml:space="preserve"> currently</w:t>
      </w:r>
      <w:r w:rsidR="00960E66">
        <w:t xml:space="preserve"> debated . To ensure all aspect of e-cigarette control policies are covered ,</w:t>
      </w:r>
      <w:r w:rsidR="00FD754B">
        <w:t>the d</w:t>
      </w:r>
      <w:r w:rsidR="00960E66">
        <w:t>eliberations of the</w:t>
      </w:r>
      <w:r w:rsidR="00E3198B">
        <w:t xml:space="preserve"> ethical</w:t>
      </w:r>
      <w:r w:rsidR="00960E66">
        <w:t xml:space="preserve"> analysis </w:t>
      </w:r>
      <w:r w:rsidR="00FD754B">
        <w:t xml:space="preserve">is structured within </w:t>
      </w:r>
      <w:r w:rsidR="00960E66">
        <w:t xml:space="preserve">the </w:t>
      </w:r>
      <w:r w:rsidR="00A95E8C">
        <w:t>WHO -</w:t>
      </w:r>
      <w:r w:rsidR="00A37C5A">
        <w:t>MPOWER framework of tobacco control</w:t>
      </w:r>
      <w:r w:rsidR="008C55ED">
        <w:t xml:space="preserve"> </w:t>
      </w:r>
      <w:r w:rsidR="00A37C5A">
        <w:fldChar w:fldCharType="begin"/>
      </w:r>
      <w:r w:rsidR="00D961B9">
        <w:instrText xml:space="preserve"> ADDIN EN.CITE &lt;EndNote&gt;&lt;Cite&gt;&lt;Author&gt;World Health Organization&lt;/Author&gt;&lt;Year&gt;2008&lt;/Year&gt;&lt;RecNum&gt;170&lt;/RecNum&gt;&lt;DisplayText&gt;(10)&lt;/DisplayText&gt;&lt;record&gt;&lt;rec-number&gt;170&lt;/rec-number&gt;&lt;foreign-keys&gt;&lt;key app="EN" db-id="55weeax5eftpwrera0apxe9swtsafp9ztvp2" timestamp="1605158075"&gt;170&lt;/key&gt;&lt;/foreign-keys&gt;&lt;ref-type name="Book"&gt;6&lt;/ref-type&gt;&lt;contributors&gt;&lt;authors&gt;&lt;author&gt;World Health Organization,&lt;/author&gt;&lt;/authors&gt;&lt;/contributors&gt;&lt;titles&gt;&lt;title&gt;Report on the global tobacco epidemic, 2008: the MPOWER package&lt;/title&gt;&lt;/titles&gt;&lt;dates&gt;&lt;year&gt;2008&lt;/year&gt;&lt;/dates&gt;&lt;pub-location&gt;Geneva&lt;/pub-location&gt;&lt;publisher&gt;World Health Organization&lt;/publisher&gt;&lt;isbn&gt;9241596287&lt;/isbn&gt;&lt;urls&gt;&lt;/urls&gt;&lt;/record&gt;&lt;/Cite&gt;&lt;/EndNote&gt;</w:instrText>
      </w:r>
      <w:r w:rsidR="00A37C5A">
        <w:fldChar w:fldCharType="separate"/>
      </w:r>
      <w:r w:rsidR="00D961B9">
        <w:rPr>
          <w:noProof/>
        </w:rPr>
        <w:t>(10)</w:t>
      </w:r>
      <w:r w:rsidR="00A37C5A">
        <w:fldChar w:fldCharType="end"/>
      </w:r>
      <w:r w:rsidR="00960E66">
        <w:t>. The WHO-MPOWER (</w:t>
      </w:r>
      <w:r w:rsidR="00960E66" w:rsidRPr="00960E66">
        <w:rPr>
          <w:b/>
          <w:bCs/>
        </w:rPr>
        <w:t>M</w:t>
      </w:r>
      <w:r w:rsidR="00960E66" w:rsidRPr="00960E66">
        <w:t xml:space="preserve">onitor tobacco use and prevention policies, </w:t>
      </w:r>
      <w:r w:rsidR="00960E66" w:rsidRPr="00960E66">
        <w:rPr>
          <w:b/>
          <w:bCs/>
        </w:rPr>
        <w:t>P</w:t>
      </w:r>
      <w:r w:rsidR="00960E66" w:rsidRPr="00960E66">
        <w:t>rotect people from tobacco smoke,</w:t>
      </w:r>
      <w:r w:rsidR="00960E66">
        <w:t xml:space="preserve"> </w:t>
      </w:r>
      <w:r w:rsidR="00960E66" w:rsidRPr="00960E66">
        <w:rPr>
          <w:b/>
          <w:bCs/>
        </w:rPr>
        <w:t>O</w:t>
      </w:r>
      <w:r w:rsidR="00960E66" w:rsidRPr="00960E66">
        <w:t>ffer help to quit tobacco use,</w:t>
      </w:r>
      <w:r w:rsidR="00960E66">
        <w:t xml:space="preserve"> </w:t>
      </w:r>
      <w:r w:rsidR="00960E66" w:rsidRPr="00960E66">
        <w:rPr>
          <w:b/>
          <w:bCs/>
        </w:rPr>
        <w:t>W</w:t>
      </w:r>
      <w:r w:rsidR="00960E66" w:rsidRPr="00960E66">
        <w:t>arn about the dangers of tobacco,</w:t>
      </w:r>
      <w:r w:rsidR="00960E66">
        <w:t xml:space="preserve"> </w:t>
      </w:r>
      <w:r w:rsidR="00960E66" w:rsidRPr="00960E66">
        <w:rPr>
          <w:b/>
          <w:bCs/>
        </w:rPr>
        <w:t>E</w:t>
      </w:r>
      <w:r w:rsidR="00960E66" w:rsidRPr="00960E66">
        <w:t>nforce bans on tobacco advertising, promotion and sponsorship,</w:t>
      </w:r>
      <w:r w:rsidR="00960E66">
        <w:t xml:space="preserve"> </w:t>
      </w:r>
      <w:r w:rsidR="00960E66" w:rsidRPr="00960E66">
        <w:rPr>
          <w:b/>
          <w:bCs/>
        </w:rPr>
        <w:t>R</w:t>
      </w:r>
      <w:r w:rsidR="00960E66" w:rsidRPr="00960E66">
        <w:t>aise taxes on tobacco</w:t>
      </w:r>
      <w:r w:rsidR="00960E66">
        <w:t xml:space="preserve">) is a comprehensive framework </w:t>
      </w:r>
      <w:r w:rsidR="009C0D35">
        <w:t>to monitor implementation of control policies</w:t>
      </w:r>
      <w:r w:rsidR="00E3198B">
        <w:t>, which is</w:t>
      </w:r>
      <w:r w:rsidR="009C0D35">
        <w:t xml:space="preserve"> in</w:t>
      </w:r>
      <w:r w:rsidR="00960E66">
        <w:t xml:space="preserve"> alignment with the </w:t>
      </w:r>
      <w:r w:rsidR="00960E66" w:rsidRPr="00960E66">
        <w:t>Framework Convention on Tobacco Control</w:t>
      </w:r>
      <w:r w:rsidR="00960E66">
        <w:t>(FCTC)</w:t>
      </w:r>
      <w:r w:rsidR="002375BA">
        <w:fldChar w:fldCharType="begin"/>
      </w:r>
      <w:r w:rsidR="002375BA">
        <w:instrText xml:space="preserve"> ADDIN EN.CITE &lt;EndNote&gt;&lt;Cite&gt;&lt;Author&gt;WHO&lt;/Author&gt;&lt;Year&gt;2003&lt;/Year&gt;&lt;RecNum&gt;13&lt;/RecNum&gt;&lt;DisplayText&gt;(11)&lt;/DisplayText&gt;&lt;record&gt;&lt;rec-number&gt;13&lt;/rec-number&gt;&lt;foreign-keys&gt;&lt;key app="EN" db-id="raf0avx22tvvrceszznxaxpr5eatwwz5tzte" timestamp="1607451273"&gt;13&lt;/key&gt;&lt;/foreign-keys&gt;&lt;ref-type name="Government Document"&gt;46&lt;/ref-type&gt;&lt;contributors&gt;&lt;authors&gt;&lt;author&gt;WHO&lt;/author&gt;&lt;/authors&gt;&lt;/contributors&gt;&lt;titles&gt;&lt;title&gt;WHO framework convention on tobacco control&lt;/title&gt;&lt;/titles&gt;&lt;dates&gt;&lt;year&gt;2003&lt;/year&gt;&lt;/dates&gt;&lt;pub-location&gt;Geneva&lt;/pub-location&gt;&lt;publisher&gt;World Health Organization&lt;/publisher&gt;&lt;urls&gt;&lt;related-urls&gt;&lt;url&gt;https://apps.who.int/iris/bitstream/handle/10665/42811/9241591013.pdf&lt;/url&gt;&lt;/related-urls&gt;&lt;/urls&gt;&lt;access-date&gt;13 Nov 2020&lt;/access-date&gt;&lt;/record&gt;&lt;/Cite&gt;&lt;/EndNote&gt;</w:instrText>
      </w:r>
      <w:r w:rsidR="002375BA">
        <w:fldChar w:fldCharType="separate"/>
      </w:r>
      <w:r w:rsidR="002375BA">
        <w:rPr>
          <w:noProof/>
        </w:rPr>
        <w:t>(11)</w:t>
      </w:r>
      <w:r w:rsidR="002375BA">
        <w:fldChar w:fldCharType="end"/>
      </w:r>
      <w:r w:rsidR="009C0D35">
        <w:t>.</w:t>
      </w:r>
    </w:p>
    <w:p w14:paraId="5030F804" w14:textId="0D72D609" w:rsidR="00BF7F88" w:rsidRDefault="007E7F2A" w:rsidP="00D1096B">
      <w:pPr>
        <w:pStyle w:val="Heading1"/>
        <w:spacing w:line="360" w:lineRule="auto"/>
      </w:pPr>
      <w:r w:rsidRPr="007E7F2A">
        <w:t>Monitor</w:t>
      </w:r>
      <w:r>
        <w:t>ing of</w:t>
      </w:r>
      <w:r w:rsidRPr="007E7F2A">
        <w:t xml:space="preserve"> use and prevention </w:t>
      </w:r>
      <w:r w:rsidR="007631FC">
        <w:t xml:space="preserve">of e-cigarettes </w:t>
      </w:r>
    </w:p>
    <w:p w14:paraId="57B320AD" w14:textId="062DDCB4" w:rsidR="008C55ED" w:rsidRDefault="00BF7F88" w:rsidP="00A603CE">
      <w:pPr>
        <w:spacing w:line="360" w:lineRule="auto"/>
      </w:pPr>
      <w:r>
        <w:t>T</w:t>
      </w:r>
      <w:r w:rsidR="00FA2739">
        <w:t>he</w:t>
      </w:r>
      <w:r w:rsidR="006E5090" w:rsidRPr="007631FC">
        <w:t xml:space="preserve"> Australian Institute of Health &amp; Welfare</w:t>
      </w:r>
      <w:r w:rsidR="009E3D13">
        <w:t xml:space="preserve"> periodically </w:t>
      </w:r>
      <w:r>
        <w:t xml:space="preserve">conducts surveys </w:t>
      </w:r>
      <w:r w:rsidR="009E3D13">
        <w:t xml:space="preserve">for monitoring drug and tobacco use which also provides data on e-cigarette use </w:t>
      </w:r>
      <w:r w:rsidR="0059568A" w:rsidRPr="0059568A">
        <w:t xml:space="preserve">(AIHW, 2020).  </w:t>
      </w:r>
      <w:r w:rsidR="009E3D13">
        <w:t xml:space="preserve">However, </w:t>
      </w:r>
      <w:r w:rsidR="00B70830">
        <w:t>estimates of smoking and e-cigarette use</w:t>
      </w:r>
      <w:r w:rsidR="009E3D13">
        <w:t xml:space="preserve"> in</w:t>
      </w:r>
      <w:r w:rsidR="00B70830">
        <w:t xml:space="preserve"> </w:t>
      </w:r>
      <w:r w:rsidR="009C0D35">
        <w:t xml:space="preserve">Aboriginal &amp; Torres Strait Islanders </w:t>
      </w:r>
      <w:r w:rsidR="00E3198B">
        <w:t>(indigenous) people,</w:t>
      </w:r>
      <w:r w:rsidR="009E3D13">
        <w:t xml:space="preserve"> </w:t>
      </w:r>
      <w:r w:rsidR="008C55ED">
        <w:t xml:space="preserve">and </w:t>
      </w:r>
      <w:r w:rsidR="00E3198B">
        <w:t>migrant communities</w:t>
      </w:r>
      <w:r w:rsidR="00B70830">
        <w:t xml:space="preserve"> is not available</w:t>
      </w:r>
      <w:r w:rsidR="002B44C2">
        <w:t xml:space="preserve"> from </w:t>
      </w:r>
      <w:r w:rsidR="008C55ED">
        <w:t>these surveys</w:t>
      </w:r>
      <w:r w:rsidR="00B70830">
        <w:t xml:space="preserve">. </w:t>
      </w:r>
      <w:r w:rsidR="007004CB" w:rsidRPr="007004CB">
        <w:t xml:space="preserve">Tensions around equity, justice and respect for indigenous people and their cultural practice dominate a large part of the </w:t>
      </w:r>
      <w:r w:rsidR="00180074">
        <w:t>socio-</w:t>
      </w:r>
      <w:r w:rsidR="007004CB" w:rsidRPr="007004CB">
        <w:t xml:space="preserve">political discourse in Australia. </w:t>
      </w:r>
      <w:r w:rsidR="006706CF">
        <w:t xml:space="preserve">The </w:t>
      </w:r>
      <w:r w:rsidR="00B70830">
        <w:t>Australian Bureau of Statistics (ABS)</w:t>
      </w:r>
      <w:r w:rsidR="009E3D13">
        <w:t xml:space="preserve">, which conducts survey </w:t>
      </w:r>
      <w:r w:rsidR="00545D73">
        <w:t>under</w:t>
      </w:r>
      <w:r w:rsidR="009E3D13">
        <w:t xml:space="preserve"> the </w:t>
      </w:r>
      <w:r w:rsidR="009E3D13" w:rsidRPr="006E5090">
        <w:t>Census and Statistics Act</w:t>
      </w:r>
      <w:r w:rsidR="009E3D13">
        <w:t>,</w:t>
      </w:r>
      <w:r w:rsidR="009E3D13" w:rsidRPr="006E5090">
        <w:t xml:space="preserve"> 1905</w:t>
      </w:r>
      <w:r w:rsidR="00545D73">
        <w:t xml:space="preserve">, provided the first government estimate </w:t>
      </w:r>
      <w:r w:rsidR="007F26CF">
        <w:t xml:space="preserve">in 2019 and </w:t>
      </w:r>
      <w:r w:rsidR="00862DE6">
        <w:t>found that the ever-</w:t>
      </w:r>
      <w:r w:rsidR="00B70830">
        <w:t xml:space="preserve">use </w:t>
      </w:r>
      <w:r w:rsidR="007549C1">
        <w:t xml:space="preserve">of e-cigarette </w:t>
      </w:r>
      <w:r w:rsidR="009E3D13">
        <w:t>was 8</w:t>
      </w:r>
      <w:r w:rsidR="006706CF">
        <w:t>%</w:t>
      </w:r>
      <w:r w:rsidR="00862DE6">
        <w:t xml:space="preserve"> </w:t>
      </w:r>
      <w:r w:rsidR="00B70830">
        <w:t>in indigenous adult people</w:t>
      </w:r>
      <w:r w:rsidR="008C55ED">
        <w:fldChar w:fldCharType="begin"/>
      </w:r>
      <w:r w:rsidR="002375BA">
        <w:instrText xml:space="preserve"> ADDIN EN.CITE &lt;EndNote&gt;&lt;Cite&gt;&lt;Author&gt;ABS&lt;/Author&gt;&lt;Year&gt;2019&lt;/Year&gt;&lt;RecNum&gt;180&lt;/RecNum&gt;&lt;DisplayText&gt;(12)&lt;/DisplayText&gt;&lt;record&gt;&lt;rec-number&gt;180&lt;/rec-number&gt;&lt;foreign-keys&gt;&lt;key app="EN" db-id="55weeax5eftpwrera0apxe9swtsafp9ztvp2" timestamp="1605248141"&gt;180&lt;/key&gt;&lt;/foreign-keys&gt;&lt;ref-type name="Web Page"&gt;12&lt;/ref-type&gt;&lt;contributors&gt;&lt;authors&gt;&lt;author&gt;ABS&lt;/author&gt;&lt;/authors&gt;&lt;/contributors&gt;&lt;titles&gt;&lt;title&gt;National Aboriginal and Torres Strait Islander Health Survey&lt;/title&gt;&lt;/titles&gt;&lt;dates&gt;&lt;year&gt;2019&lt;/year&gt;&lt;/dates&gt;&lt;pub-location&gt;Canberra&lt;/pub-location&gt;&lt;publisher&gt;Australian Bureau of Statistics &lt;/publisher&gt;&lt;urls&gt;&lt;related-urls&gt;&lt;url&gt;https://www.abs.gov.au/statistics/people/aboriginal-and-torres-strait-islander-peoples/national-aboriginal-and-torres-strait-islander-health-survey/2018-19&lt;/url&gt;&lt;/related-urls&gt;&lt;/urls&gt;&lt;custom1&gt;2020&lt;/custom1&gt;&lt;custom2&gt;13 Nov&lt;/custom2&gt;&lt;/record&gt;&lt;/Cite&gt;&lt;/EndNote&gt;</w:instrText>
      </w:r>
      <w:r w:rsidR="008C55ED">
        <w:fldChar w:fldCharType="separate"/>
      </w:r>
      <w:r w:rsidR="002375BA">
        <w:rPr>
          <w:noProof/>
        </w:rPr>
        <w:t>(12)</w:t>
      </w:r>
      <w:r w:rsidR="008C55ED">
        <w:fldChar w:fldCharType="end"/>
      </w:r>
      <w:r w:rsidR="00B70830">
        <w:t xml:space="preserve">. </w:t>
      </w:r>
      <w:r w:rsidR="00DB69F9">
        <w:t xml:space="preserve">A </w:t>
      </w:r>
      <w:r w:rsidR="00DB69F9" w:rsidRPr="008C55ED">
        <w:t xml:space="preserve">2020 review commissioned by the Australian Government on </w:t>
      </w:r>
      <w:r w:rsidRPr="008C55ED">
        <w:t xml:space="preserve">however, noted </w:t>
      </w:r>
      <w:r w:rsidR="00180074" w:rsidRPr="008C55ED">
        <w:t>that the entrenching of colonial</w:t>
      </w:r>
      <w:r w:rsidR="00180074">
        <w:t xml:space="preserve"> </w:t>
      </w:r>
      <w:r w:rsidR="00180074" w:rsidRPr="006F563C">
        <w:t>processes</w:t>
      </w:r>
      <w:r w:rsidR="00180074">
        <w:t xml:space="preserve"> and commercialisation within indigenous </w:t>
      </w:r>
      <w:r w:rsidR="007549C1">
        <w:t>communit</w:t>
      </w:r>
      <w:r w:rsidR="00E3198B">
        <w:t>ies</w:t>
      </w:r>
      <w:r w:rsidR="007549C1">
        <w:t xml:space="preserve">, </w:t>
      </w:r>
      <w:r w:rsidR="00180074">
        <w:t>together with a diverse and</w:t>
      </w:r>
      <w:r w:rsidR="00180074" w:rsidRPr="00180074">
        <w:t xml:space="preserve"> evolving</w:t>
      </w:r>
      <w:r w:rsidR="00180074">
        <w:t xml:space="preserve"> range of</w:t>
      </w:r>
      <w:r w:rsidR="00180074" w:rsidRPr="00180074">
        <w:t xml:space="preserve"> e-cigarette products</w:t>
      </w:r>
      <w:r w:rsidR="00180074">
        <w:t xml:space="preserve"> </w:t>
      </w:r>
      <w:r w:rsidR="00DB69F9">
        <w:t xml:space="preserve">means, </w:t>
      </w:r>
      <w:r w:rsidR="00180074">
        <w:t xml:space="preserve">indigenous people in Australia </w:t>
      </w:r>
      <w:r w:rsidR="002375BA">
        <w:t>have</w:t>
      </w:r>
      <w:r w:rsidR="00180074">
        <w:t xml:space="preserve"> </w:t>
      </w:r>
      <w:r w:rsidR="00DB69F9">
        <w:t>a</w:t>
      </w:r>
      <w:r w:rsidR="00180074">
        <w:t xml:space="preserve"> unique </w:t>
      </w:r>
      <w:r w:rsidR="00AD1773">
        <w:t>risk</w:t>
      </w:r>
      <w:r w:rsidR="002375BA">
        <w:t xml:space="preserve"> around its use</w:t>
      </w:r>
      <w:r w:rsidR="008C55ED">
        <w:t xml:space="preserve"> </w:t>
      </w:r>
      <w:r w:rsidR="008C55ED">
        <w:fldChar w:fldCharType="begin"/>
      </w:r>
      <w:r w:rsidR="002375BA">
        <w:instrText xml:space="preserve"> ADDIN EN.CITE &lt;EndNote&gt;&lt;Cite&gt;&lt;Author&gt;Thurber&lt;/Author&gt;&lt;Year&gt;2020&lt;/Year&gt;&lt;RecNum&gt;181&lt;/RecNum&gt;&lt;DisplayText&gt;(13)&lt;/DisplayText&gt;&lt;record&gt;&lt;rec-number&gt;181&lt;/rec-number&gt;&lt;foreign-keys&gt;&lt;key app="EN" db-id="55weeax5eftpwrera0apxe9swtsafp9ztvp2" timestamp="1605248545"&gt;181&lt;/key&gt;&lt;/foreign-keys&gt;&lt;ref-type name="Report"&gt;27&lt;/ref-type&gt;&lt;contributors&gt;&lt;authors&gt;&lt;author&gt;Thurber,K.A.&lt;/author&gt;&lt;author&gt;Walker,J. &lt;/author&gt;&lt;author&gt;Maddox, R.&lt;/author&gt;&lt;author&gt;Marmor, A.&lt;/author&gt;&lt;author&gt;Heris, C.&lt;/author&gt;&lt;author&gt;Banks, E.&lt;/author&gt;&lt;author&gt;Lovett, R.&lt;/author&gt;&lt;/authors&gt;&lt;tertiary-authors&gt;&lt;author&gt;The Australian National University&lt;/author&gt;&lt;/tertiary-authors&gt;&lt;/contributors&gt;&lt;titles&gt;&lt;title&gt;A review of evidence on the prevalence of and trends in cigarette and e-cigarette use by Aboriginal and Torres Strait Islander youth and adults&lt;/title&gt;&lt;/titles&gt;&lt;dates&gt;&lt;year&gt;2020&lt;/year&gt;&lt;/dates&gt;&lt;pub-location&gt;Canberra&lt;/pub-location&gt;&lt;publisher&gt;The Australian National University&lt;/publisher&gt;&lt;urls&gt;&lt;related-urls&gt;&lt;url&gt;http://hdl.handle.net/1885/210569&lt;/url&gt;&lt;/related-urls&gt;&lt;/urls&gt;&lt;electronic-resource-num&gt;10.25911/5f633b6e6f23c&lt;/electronic-resource-num&gt;&lt;access-date&gt;13 Nov 2020&lt;/access-date&gt;&lt;/record&gt;&lt;/Cite&gt;&lt;/EndNote&gt;</w:instrText>
      </w:r>
      <w:r w:rsidR="008C55ED">
        <w:fldChar w:fldCharType="separate"/>
      </w:r>
      <w:r w:rsidR="002375BA">
        <w:rPr>
          <w:noProof/>
        </w:rPr>
        <w:t>(13)</w:t>
      </w:r>
      <w:r w:rsidR="008C55ED">
        <w:fldChar w:fldCharType="end"/>
      </w:r>
      <w:r w:rsidR="00AD1773">
        <w:t xml:space="preserve">.  </w:t>
      </w:r>
      <w:r w:rsidR="00E56DCC">
        <w:t xml:space="preserve">Having </w:t>
      </w:r>
      <w:r w:rsidR="00E51AA6">
        <w:t>a contextually fit equity-focussed monitoring framework</w:t>
      </w:r>
      <w:r w:rsidR="007549C1">
        <w:t xml:space="preserve">, </w:t>
      </w:r>
      <w:r w:rsidR="002D5673">
        <w:t>which looks at monitoring of use and prevention of e-cigarettes in indigenous and migrant communities with further disaggregation by gender and region(rural/urban) might be considered by the Australian government.  As such Australia, has an opportunity to go</w:t>
      </w:r>
      <w:r w:rsidR="007549C1">
        <w:t xml:space="preserve"> above and beyond international commitments under the WHO</w:t>
      </w:r>
      <w:r w:rsidR="002375BA">
        <w:t xml:space="preserve"> </w:t>
      </w:r>
      <w:r w:rsidR="00545D73" w:rsidRPr="007F26CF">
        <w:t>FCTC</w:t>
      </w:r>
      <w:r w:rsidR="00E56DCC">
        <w:t xml:space="preserve"> </w:t>
      </w:r>
      <w:r w:rsidR="007F26CF">
        <w:fldChar w:fldCharType="begin"/>
      </w:r>
      <w:r w:rsidR="002375BA">
        <w:instrText xml:space="preserve"> ADDIN EN.CITE &lt;EndNote&gt;&lt;Cite&gt;&lt;Author&gt;WHO&lt;/Author&gt;&lt;Year&gt;2003&lt;/Year&gt;&lt;RecNum&gt;179&lt;/RecNum&gt;&lt;DisplayText&gt;(11)&lt;/DisplayText&gt;&lt;record&gt;&lt;rec-number&gt;179&lt;/rec-number&gt;&lt;foreign-keys&gt;&lt;key app="EN" db-id="55weeax5eftpwrera0apxe9swtsafp9ztvp2" timestamp="1605247578"&gt;179&lt;/key&gt;&lt;/foreign-keys&gt;&lt;ref-type name="Government Document"&gt;46&lt;/ref-type&gt;&lt;contributors&gt;&lt;authors&gt;&lt;author&gt;WHO&lt;/author&gt;&lt;/authors&gt;&lt;/contributors&gt;&lt;titles&gt;&lt;title&gt;WHO framework convention on tobacco control&lt;/title&gt;&lt;/titles&gt;&lt;dates&gt;&lt;year&gt;2003&lt;/year&gt;&lt;/dates&gt;&lt;pub-location&gt;Geneva&lt;/pub-location&gt;&lt;publisher&gt;World Health Organization&lt;/publisher&gt;&lt;urls&gt;&lt;related-urls&gt;&lt;url&gt;https://apps.who.int/iris/bitstream/handle/10665/42811/9241591013.pdf&lt;/url&gt;&lt;/related-urls&gt;&lt;/urls&gt;&lt;access-date&gt;13 Nov 2020&lt;/access-date&gt;&lt;/record&gt;&lt;/Cite&gt;&lt;/EndNote&gt;</w:instrText>
      </w:r>
      <w:r w:rsidR="007F26CF">
        <w:fldChar w:fldCharType="separate"/>
      </w:r>
      <w:r w:rsidR="002375BA">
        <w:rPr>
          <w:noProof/>
        </w:rPr>
        <w:t>(11)</w:t>
      </w:r>
      <w:r w:rsidR="007F26CF">
        <w:fldChar w:fldCharType="end"/>
      </w:r>
      <w:r w:rsidR="008C55ED">
        <w:t xml:space="preserve"> </w:t>
      </w:r>
      <w:r w:rsidR="002D5673">
        <w:t>by considering equity within its tobacco control related surveys</w:t>
      </w:r>
      <w:r w:rsidR="009E3D13">
        <w:t>.</w:t>
      </w:r>
      <w:r w:rsidR="002375BA">
        <w:t xml:space="preserve"> </w:t>
      </w:r>
      <w:r w:rsidR="00545D73">
        <w:t xml:space="preserve"> </w:t>
      </w:r>
      <w:r w:rsidR="002D5673">
        <w:t xml:space="preserve">It is expected that this will incur costs as larger sample size surveys will be required to get reliable estimates. </w:t>
      </w:r>
      <w:r w:rsidR="008C55ED">
        <w:t xml:space="preserve">A distributive justice framework would justify the additional investments required for this purpose. </w:t>
      </w:r>
    </w:p>
    <w:p w14:paraId="3F468C32" w14:textId="17E9E067" w:rsidR="007E7F2A" w:rsidRDefault="007E7F2A" w:rsidP="00A603CE">
      <w:pPr>
        <w:pStyle w:val="Heading1"/>
        <w:spacing w:line="360" w:lineRule="auto"/>
      </w:pPr>
      <w:r w:rsidRPr="007E7F2A">
        <w:lastRenderedPageBreak/>
        <w:t>Protect people from</w:t>
      </w:r>
      <w:r w:rsidR="00B201E7">
        <w:t xml:space="preserve"> e-cigarette </w:t>
      </w:r>
      <w:r w:rsidRPr="007E7F2A">
        <w:t>smoke</w:t>
      </w:r>
    </w:p>
    <w:p w14:paraId="67813835" w14:textId="609F3CBE" w:rsidR="00A8772B" w:rsidRDefault="002B44C2" w:rsidP="00A603CE">
      <w:pPr>
        <w:spacing w:line="360" w:lineRule="auto"/>
      </w:pPr>
      <w:r>
        <w:t>T</w:t>
      </w:r>
      <w:r w:rsidR="00D84FF6" w:rsidRPr="00D84FF6">
        <w:t>he</w:t>
      </w:r>
      <w:r w:rsidR="002F73D6">
        <w:t xml:space="preserve"> deleterious</w:t>
      </w:r>
      <w:r w:rsidR="00D84FF6" w:rsidRPr="00D84FF6">
        <w:t xml:space="preserve"> effect of second-hand smoke emanating from e-cigarettes</w:t>
      </w:r>
      <w:r>
        <w:t xml:space="preserve">, and the consequent need to protect people </w:t>
      </w:r>
      <w:r w:rsidR="002F73D6">
        <w:t xml:space="preserve">is intensely debated. </w:t>
      </w:r>
      <w:r w:rsidR="003F0A1B">
        <w:t xml:space="preserve">Proponents of e-cigarettes </w:t>
      </w:r>
      <w:r w:rsidR="00662944">
        <w:t>(manufacturers</w:t>
      </w:r>
      <w:r w:rsidR="00984963">
        <w:t xml:space="preserve">, </w:t>
      </w:r>
      <w:r w:rsidR="00E916C2">
        <w:t>retailers,</w:t>
      </w:r>
      <w:r w:rsidR="003F0A1B">
        <w:t xml:space="preserve"> trade associations, hospitality industry and a section of researchers</w:t>
      </w:r>
      <w:r w:rsidR="00F964AF">
        <w:t xml:space="preserve"> and liberal politicians</w:t>
      </w:r>
      <w:r w:rsidR="003F0A1B">
        <w:t>) cite data on e-cigarettes</w:t>
      </w:r>
      <w:r w:rsidR="00A02D59">
        <w:t xml:space="preserve"> smoke</w:t>
      </w:r>
      <w:r w:rsidR="003F0A1B">
        <w:t xml:space="preserve"> </w:t>
      </w:r>
      <w:r w:rsidR="00E916C2">
        <w:t>having lesser</w:t>
      </w:r>
      <w:r w:rsidR="00605AEA">
        <w:t xml:space="preserve"> </w:t>
      </w:r>
      <w:r w:rsidR="00984963">
        <w:t>nicotine</w:t>
      </w:r>
      <w:r w:rsidR="007F26CF">
        <w:t xml:space="preserve"> than cigare</w:t>
      </w:r>
      <w:r w:rsidR="009C0D35">
        <w:t>t</w:t>
      </w:r>
      <w:r w:rsidR="007F26CF">
        <w:t>te</w:t>
      </w:r>
      <w:r w:rsidR="00984963">
        <w:t xml:space="preserve"> (</w:t>
      </w:r>
      <w:r w:rsidR="00E916C2">
        <w:t xml:space="preserve">or none for </w:t>
      </w:r>
      <w:r w:rsidR="007F26CF">
        <w:t>non-nicotine</w:t>
      </w:r>
      <w:r w:rsidR="00E916C2">
        <w:t xml:space="preserve"> </w:t>
      </w:r>
      <w:r w:rsidR="005E1C8B">
        <w:t>varieties</w:t>
      </w:r>
      <w:r w:rsidR="00E916C2">
        <w:t>)</w:t>
      </w:r>
      <w:r w:rsidR="007F26CF">
        <w:t xml:space="preserve">, </w:t>
      </w:r>
      <w:r w:rsidR="007101A3">
        <w:t>and</w:t>
      </w:r>
      <w:r w:rsidR="002D5673">
        <w:t xml:space="preserve"> on the</w:t>
      </w:r>
      <w:r w:rsidR="007101A3">
        <w:t xml:space="preserve"> </w:t>
      </w:r>
      <w:r w:rsidR="007F26CF">
        <w:t>uncertainty</w:t>
      </w:r>
      <w:r w:rsidR="002D5673">
        <w:t xml:space="preserve"> around</w:t>
      </w:r>
      <w:r w:rsidR="007F26CF">
        <w:t xml:space="preserve"> harms </w:t>
      </w:r>
      <w:r w:rsidR="002D5673">
        <w:t>from</w:t>
      </w:r>
      <w:r w:rsidR="007101A3">
        <w:t xml:space="preserve"> vapour e</w:t>
      </w:r>
      <w:r w:rsidR="007F26CF">
        <w:t xml:space="preserve">manating </w:t>
      </w:r>
      <w:r w:rsidR="005E1C8B">
        <w:t xml:space="preserve">from second-hand </w:t>
      </w:r>
      <w:r w:rsidR="007101A3">
        <w:t>e-cigarette</w:t>
      </w:r>
      <w:r w:rsidR="002D5673">
        <w:t xml:space="preserve"> smoke</w:t>
      </w:r>
      <w:r w:rsidR="007101A3">
        <w:t xml:space="preserve"> </w:t>
      </w:r>
      <w:r w:rsidR="00C55306">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Q2l0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</w:fldData>
        </w:fldChar>
      </w:r>
      <w:r w:rsidR="00D961B9">
        <w:instrText xml:space="preserve"> ADDIN EN.CITE </w:instrText>
      </w:r>
      <w:r w:rsidR="00D961B9">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Q2l0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</w:fldData>
        </w:fldChar>
      </w:r>
      <w:r w:rsidR="00D961B9">
        <w:instrText xml:space="preserve"> ADDIN EN.CITE.DATA </w:instrText>
      </w:r>
      <w:r w:rsidR="00D961B9">
        <w:fldChar w:fldCharType="end"/>
      </w:r>
      <w:r w:rsidR="00C55306">
        <w:fldChar w:fldCharType="separate"/>
      </w:r>
      <w:r w:rsidR="00D961B9">
        <w:rPr>
          <w:noProof/>
        </w:rPr>
        <w:t>(14)</w:t>
      </w:r>
      <w:r w:rsidR="00C55306">
        <w:fldChar w:fldCharType="end"/>
      </w:r>
      <w:r w:rsidR="005E1C8B">
        <w:t xml:space="preserve">. </w:t>
      </w:r>
      <w:r w:rsidR="00E916C2">
        <w:t xml:space="preserve"> </w:t>
      </w:r>
      <w:r w:rsidR="00731C80">
        <w:t xml:space="preserve">A key ethical principle invoked is </w:t>
      </w:r>
      <w:r w:rsidR="007101A3">
        <w:t>the liberal tenet of</w:t>
      </w:r>
      <w:r w:rsidR="00731C80">
        <w:t xml:space="preserve"> </w:t>
      </w:r>
      <w:r w:rsidR="00731C80" w:rsidRPr="00C55306">
        <w:t>Mill</w:t>
      </w:r>
      <w:r w:rsidR="00C55306" w:rsidRPr="00C55306">
        <w:t>’s</w:t>
      </w:r>
      <w:r w:rsidR="00C55306">
        <w:t xml:space="preserve"> </w:t>
      </w:r>
      <w:r w:rsidR="00731C80">
        <w:t>harm principle</w:t>
      </w:r>
      <w:r w:rsidR="002D5673">
        <w:t xml:space="preserve"> </w:t>
      </w:r>
      <w:r w:rsidR="007101A3">
        <w:fldChar w:fldCharType="begin"/>
      </w:r>
      <w:r w:rsidR="00D961B9">
        <w:instrText xml:space="preserve"> ADDIN EN.CITE &lt;EndNote&gt;&lt;Cite&gt;&lt;Author&gt;Epstein&lt;/Author&gt;&lt;Year&gt;1995&lt;/Year&gt;&lt;RecNum&gt;182&lt;/RecNum&gt;&lt;DisplayText&gt;(15)&lt;/DisplayText&gt;&lt;record&gt;&lt;rec-number&gt;182&lt;/rec-number&gt;&lt;foreign-keys&gt;&lt;key app="EN" db-id="55weeax5eftpwrera0apxe9swtsafp9ztvp2" timestamp="1605249451"&gt;182&lt;/key&gt;&lt;/foreign-keys&gt;&lt;ref-type name="Journal Article"&gt;17&lt;/ref-type&gt;&lt;contributors&gt;&lt;authors&gt;&lt;author&gt;Epstein, Richard A.&lt;/author&gt;&lt;/authors&gt;&lt;/contributors&gt;&lt;titles&gt;&lt;title&gt;The Harm Principle - And How It Grew&lt;/title&gt;&lt;secondary-title&gt;The University of Toronto Law Journal&lt;/secondary-title&gt;&lt;/titles&gt;&lt;periodical&gt;&lt;full-title&gt;The University of Toronto Law Journal&lt;/full-title&gt;&lt;/periodical&gt;&lt;pages&gt;369-417&lt;/pages&gt;&lt;volume&gt;45&lt;/volume&gt;&lt;number&gt;4&lt;/number&gt;&lt;dates&gt;&lt;year&gt;1995&lt;/year&gt;&lt;/dates&gt;&lt;publisher&gt;University of Toronto Press&lt;/publisher&gt;&lt;isbn&gt;00420220, 17101174&lt;/isbn&gt;&lt;urls&gt;&lt;related-urls&gt;&lt;url&gt;http://www.jstor.org/stable/825731&lt;/url&gt;&lt;/related-urls&gt;&lt;/urls&gt;&lt;custom1&gt;Full publication date: Autumn, 1995&lt;/custom1&gt;&lt;electronic-resource-num&gt;10.2307/825731&lt;/electronic-resource-num&gt;&lt;remote-database-name&gt;JSTOR&lt;/remote-database-name&gt;&lt;access-date&gt;2020/11/13/&lt;/access-date&gt;&lt;/record&gt;&lt;/Cite&gt;&lt;/EndNote&gt;</w:instrText>
      </w:r>
      <w:r w:rsidR="007101A3">
        <w:fldChar w:fldCharType="separate"/>
      </w:r>
      <w:r w:rsidR="00D961B9">
        <w:rPr>
          <w:noProof/>
        </w:rPr>
        <w:t>(15)</w:t>
      </w:r>
      <w:r w:rsidR="007101A3">
        <w:fldChar w:fldCharType="end"/>
      </w:r>
      <w:r w:rsidR="002D5673">
        <w:t xml:space="preserve">. The Mill’s harm principle </w:t>
      </w:r>
      <w:r w:rsidR="007101A3">
        <w:t>broadly states</w:t>
      </w:r>
      <w:r w:rsidR="00731C80">
        <w:t xml:space="preserve"> that </w:t>
      </w:r>
      <w:r w:rsidR="00283527">
        <w:t>people</w:t>
      </w:r>
      <w:r w:rsidR="002D5673">
        <w:t>’s</w:t>
      </w:r>
      <w:r w:rsidR="00283527">
        <w:t xml:space="preserve"> autonomy should be preserved unless </w:t>
      </w:r>
      <w:r w:rsidR="007101A3">
        <w:t xml:space="preserve">it </w:t>
      </w:r>
      <w:r w:rsidR="00283527">
        <w:t>causes harm</w:t>
      </w:r>
      <w:r w:rsidR="007101A3">
        <w:t xml:space="preserve"> to others. Those</w:t>
      </w:r>
      <w:r w:rsidR="00E916C2">
        <w:t xml:space="preserve"> opposing </w:t>
      </w:r>
      <w:r w:rsidR="00160534">
        <w:t>e-cigarettes</w:t>
      </w:r>
      <w:r w:rsidR="006955AA">
        <w:t xml:space="preserve"> </w:t>
      </w:r>
      <w:r w:rsidR="00984963">
        <w:t xml:space="preserve">(tobacco </w:t>
      </w:r>
      <w:r w:rsidR="00F964AF">
        <w:t xml:space="preserve">and cancer </w:t>
      </w:r>
      <w:r w:rsidR="00984963">
        <w:t>control</w:t>
      </w:r>
      <w:r w:rsidR="006C7F17">
        <w:t xml:space="preserve"> </w:t>
      </w:r>
      <w:r w:rsidR="00662944">
        <w:t>activists</w:t>
      </w:r>
      <w:r w:rsidR="00A95B66">
        <w:t xml:space="preserve"> and </w:t>
      </w:r>
      <w:r w:rsidR="007101A3">
        <w:t>peak medical bodies</w:t>
      </w:r>
      <w:r w:rsidR="002D5673">
        <w:rPr>
          <w:rStyle w:val="FootnoteReference"/>
        </w:rPr>
        <w:footnoteReference w:id="2"/>
      </w:r>
      <w:r w:rsidR="00A95B66">
        <w:t xml:space="preserve"> </w:t>
      </w:r>
      <w:r w:rsidR="00662944">
        <w:t xml:space="preserve">) </w:t>
      </w:r>
      <w:r w:rsidR="006955AA">
        <w:t xml:space="preserve">cite emerging data </w:t>
      </w:r>
      <w:r w:rsidR="00954854">
        <w:t xml:space="preserve">on </w:t>
      </w:r>
      <w:r w:rsidR="00BB51F1">
        <w:t xml:space="preserve">the </w:t>
      </w:r>
      <w:r w:rsidR="00954854">
        <w:t>harms</w:t>
      </w:r>
      <w:r w:rsidR="00BB51F1">
        <w:t xml:space="preserve"> form second-harm smoke </w:t>
      </w:r>
      <w:r w:rsidR="00D02327">
        <w:t xml:space="preserve">, </w:t>
      </w:r>
      <w:r w:rsidR="00E0615A">
        <w:t xml:space="preserve">and </w:t>
      </w:r>
      <w:r w:rsidR="00810830">
        <w:t>call</w:t>
      </w:r>
      <w:r w:rsidR="007101A3">
        <w:t>s</w:t>
      </w:r>
      <w:r w:rsidR="00810830">
        <w:t xml:space="preserve"> for invoking the precautionary principle </w:t>
      </w:r>
      <w:r w:rsidR="00984963">
        <w:t>and</w:t>
      </w:r>
      <w:r w:rsidR="00810830">
        <w:t xml:space="preserve"> ban e-cigarette</w:t>
      </w:r>
      <w:r w:rsidR="00984963">
        <w:t xml:space="preserve"> use in public spaces , in a manner similar to that of cigarette smoking</w:t>
      </w:r>
      <w:r w:rsidR="00954854">
        <w:fldChar w:fldCharType="begin"/>
      </w:r>
      <w:r w:rsidR="00D961B9">
        <w:instrText xml:space="preserve"> ADDIN EN.CITE &lt;EndNote&gt;&lt;Cite&gt;&lt;Author&gt;Cancer Council&lt;/Author&gt;&lt;Year&gt;2020&lt;/Year&gt;&lt;RecNum&gt;175&lt;/RecNum&gt;&lt;DisplayText&gt;(16)&lt;/DisplayText&gt;&lt;record&gt;&lt;rec-number&gt;175&lt;/rec-number&gt;&lt;foreign-keys&gt;&lt;key app="EN" db-id="55weeax5eftpwrera0apxe9swtsafp9ztvp2" timestamp="1605236680"&gt;175&lt;/key&gt;&lt;/foreign-keys&gt;&lt;ref-type name="Web Page"&gt;12&lt;/ref-type&gt;&lt;contributors&gt;&lt;authors&gt;&lt;author&gt;Cancer Council, &lt;/author&gt;&lt;/authors&gt;&lt;/contributors&gt;&lt;titles&gt;&lt;title&gt;E-cigarettes : what are they and are they harmful?&lt;/title&gt;&lt;/titles&gt;&lt;volume&gt;2020&lt;/volume&gt;&lt;number&gt;13 November&lt;/number&gt;&lt;dates&gt;&lt;year&gt;2020&lt;/year&gt;&lt;/dates&gt;&lt;pub-location&gt;Sydney&lt;/pub-location&gt;&lt;publisher&gt;Cancer Council&lt;/publisher&gt;&lt;urls&gt;&lt;related-urls&gt;&lt;url&gt;https://www.cancer.org.au/cancer-information/causes-and-prevention/smoking-and-tobacco/e-cigarettes&lt;/url&gt;&lt;/related-urls&gt;&lt;/urls&gt;&lt;/record&gt;&lt;/Cite&gt;&lt;/EndNote&gt;</w:instrText>
      </w:r>
      <w:r w:rsidR="00954854">
        <w:fldChar w:fldCharType="separate"/>
      </w:r>
      <w:r w:rsidR="00D961B9">
        <w:rPr>
          <w:noProof/>
        </w:rPr>
        <w:t>(16)</w:t>
      </w:r>
      <w:r w:rsidR="00954854">
        <w:fldChar w:fldCharType="end"/>
      </w:r>
      <w:r w:rsidR="00810830">
        <w:t xml:space="preserve">. </w:t>
      </w:r>
      <w:r w:rsidR="00A95B66">
        <w:t xml:space="preserve"> </w:t>
      </w:r>
      <w:r w:rsidR="00954854">
        <w:t xml:space="preserve">The </w:t>
      </w:r>
      <w:r w:rsidR="000357B5">
        <w:t>“</w:t>
      </w:r>
      <w:r w:rsidR="001C3EE9">
        <w:t>gateway</w:t>
      </w:r>
      <w:r w:rsidR="00954854">
        <w:t xml:space="preserve"> effect</w:t>
      </w:r>
      <w:r w:rsidR="000357B5">
        <w:t>”, i.e. e-cigarette use</w:t>
      </w:r>
      <w:r w:rsidR="00954854">
        <w:t xml:space="preserve"> lead</w:t>
      </w:r>
      <w:r w:rsidR="000357B5">
        <w:t>ing</w:t>
      </w:r>
      <w:r w:rsidR="00954854">
        <w:t xml:space="preserve"> to smoking initiation in non-smokers (discussed subsequently)</w:t>
      </w:r>
      <w:r w:rsidR="001C3EE9">
        <w:t xml:space="preserve"> and</w:t>
      </w:r>
      <w:r w:rsidR="00954854">
        <w:t xml:space="preserve"> the</w:t>
      </w:r>
      <w:r w:rsidR="001C3EE9">
        <w:t xml:space="preserve"> renormali</w:t>
      </w:r>
      <w:r w:rsidR="00954854">
        <w:t xml:space="preserve">sation of </w:t>
      </w:r>
      <w:r w:rsidR="001C3EE9">
        <w:t xml:space="preserve">the culture of smoking </w:t>
      </w:r>
      <w:r w:rsidR="00954854">
        <w:t>has also been cited as  harm which needs to be considered</w:t>
      </w:r>
      <w:r w:rsidR="002D5673">
        <w:t xml:space="preserve"> </w:t>
      </w:r>
      <w:r w:rsidR="00954854">
        <w:fldChar w:fldCharType="begin">
          <w:fldData xml:space="preserve">PEVuZE5vdGU+PENpdGU+PEF1dGhvcj5EYXdzb248L0F1dGhvcj48WWVhcj4yMDE3PC9ZZWFyPjxS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</w:fldData>
        </w:fldChar>
      </w:r>
      <w:r w:rsidR="00D961B9">
        <w:instrText xml:space="preserve"> ADDIN EN.CITE </w:instrText>
      </w:r>
      <w:r w:rsidR="00D961B9">
        <w:fldChar w:fldCharType="begin">
          <w:fldData xml:space="preserve">PEVuZE5vdGU+PENpdGU+PEF1dGhvcj5EYXdzb248L0F1dGhvcj48WWVhcj4yMDE3PC9ZZWFyPjxS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</w:fldData>
        </w:fldChar>
      </w:r>
      <w:r w:rsidR="00D961B9">
        <w:instrText xml:space="preserve"> ADDIN EN.CITE.DATA </w:instrText>
      </w:r>
      <w:r w:rsidR="00D961B9">
        <w:fldChar w:fldCharType="end"/>
      </w:r>
      <w:r w:rsidR="00954854">
        <w:fldChar w:fldCharType="separate"/>
      </w:r>
      <w:r w:rsidR="00D961B9">
        <w:rPr>
          <w:noProof/>
        </w:rPr>
        <w:t>(5, 7)</w:t>
      </w:r>
      <w:r w:rsidR="00954854">
        <w:fldChar w:fldCharType="end"/>
      </w:r>
      <w:r w:rsidR="00597A9E">
        <w:t xml:space="preserve">. </w:t>
      </w:r>
      <w:r w:rsidR="00954854">
        <w:t>As such, the Mill’s harm principle has been challenged on moral grounds citing the harms for future prospective smokers</w:t>
      </w:r>
      <w:r w:rsidR="00BB51F1">
        <w:t xml:space="preserve">. It has </w:t>
      </w:r>
      <w:r w:rsidR="00954854">
        <w:t>been retorted by proponents of e-cigarette that interests of a hypothetic</w:t>
      </w:r>
      <w:r w:rsidR="008A5590">
        <w:t xml:space="preserve">al future smoker </w:t>
      </w:r>
      <w:r w:rsidR="00954854">
        <w:t xml:space="preserve">cannot </w:t>
      </w:r>
      <w:r w:rsidR="008A5590">
        <w:t>triumph</w:t>
      </w:r>
      <w:r w:rsidR="00954854">
        <w:t xml:space="preserve"> the autonomy of current smokers</w:t>
      </w:r>
      <w:r w:rsidR="002D5673">
        <w:t xml:space="preserve"> </w:t>
      </w:r>
      <w:r w:rsidR="00954854">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instrText xml:space="preserve"> ADDIN EN.CITE </w:instrText>
      </w:r>
      <w:r w:rsidR="00D961B9">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instrText xml:space="preserve"> ADDIN EN.CITE.DATA </w:instrText>
      </w:r>
      <w:r w:rsidR="00D961B9">
        <w:fldChar w:fldCharType="end"/>
      </w:r>
      <w:r w:rsidR="00954854">
        <w:fldChar w:fldCharType="separate"/>
      </w:r>
      <w:r w:rsidR="00D961B9">
        <w:rPr>
          <w:noProof/>
        </w:rPr>
        <w:t>(4)</w:t>
      </w:r>
      <w:r w:rsidR="00954854">
        <w:fldChar w:fldCharType="end"/>
      </w:r>
      <w:r w:rsidR="00954854">
        <w:t xml:space="preserve">. </w:t>
      </w:r>
      <w:r w:rsidR="00557230" w:rsidRPr="00811360">
        <w:t>It is</w:t>
      </w:r>
      <w:r w:rsidR="00EC3FBD">
        <w:t xml:space="preserve"> </w:t>
      </w:r>
      <w:r w:rsidR="00557230" w:rsidRPr="00811360">
        <w:t xml:space="preserve">illegal to use e-cigarettes </w:t>
      </w:r>
      <w:r w:rsidR="00482787">
        <w:t xml:space="preserve">(irrespective of whether they contain </w:t>
      </w:r>
      <w:r w:rsidR="0074037D">
        <w:t>nicotine</w:t>
      </w:r>
      <w:r w:rsidR="00482787">
        <w:t xml:space="preserve">) </w:t>
      </w:r>
      <w:r w:rsidR="00557230" w:rsidRPr="00811360">
        <w:t xml:space="preserve">in places where smoking is </w:t>
      </w:r>
      <w:r w:rsidR="00557230">
        <w:t>banned</w:t>
      </w:r>
      <w:r w:rsidR="00557230" w:rsidRPr="00811360">
        <w:t xml:space="preserve"> in </w:t>
      </w:r>
      <w:r w:rsidR="00557230">
        <w:t xml:space="preserve">almost all </w:t>
      </w:r>
      <w:r w:rsidR="00557230" w:rsidRPr="00811360">
        <w:t>states and territories</w:t>
      </w:r>
      <w:r w:rsidR="00BB51F1">
        <w:t xml:space="preserve"> of Australia currently</w:t>
      </w:r>
      <w:r w:rsidR="002B27BE">
        <w:t>.</w:t>
      </w:r>
      <w:r w:rsidR="00BB51F1">
        <w:t xml:space="preserve"> There is not much policy debate around the issue, seemingly implying changing laws in public space around e-cigarette is not a priority area of public discourse for proponents of e-cigarette use.</w:t>
      </w:r>
    </w:p>
    <w:p w14:paraId="46F3403E" w14:textId="2D122AC4" w:rsidR="007E7F2A" w:rsidRDefault="00963E7F" w:rsidP="00A603CE">
      <w:pPr>
        <w:pStyle w:val="Heading1"/>
        <w:spacing w:line="360" w:lineRule="auto"/>
      </w:pPr>
      <w:r>
        <w:t xml:space="preserve">Offer help to </w:t>
      </w:r>
      <w:r w:rsidR="00B201E7">
        <w:t>smoking cessation</w:t>
      </w:r>
      <w:r w:rsidR="007E7F2A" w:rsidRPr="007E7F2A">
        <w:t xml:space="preserve"> </w:t>
      </w:r>
      <w:r>
        <w:t>through smoking cessation</w:t>
      </w:r>
    </w:p>
    <w:p w14:paraId="69F743F7" w14:textId="4DD1EDCA" w:rsidR="00D53259" w:rsidRDefault="007A5003" w:rsidP="00A603CE">
      <w:pPr>
        <w:spacing w:line="360" w:lineRule="auto"/>
      </w:pPr>
      <w:r>
        <w:t>Those intended</w:t>
      </w:r>
      <w:r w:rsidR="008C48C8">
        <w:t xml:space="preserve"> quit</w:t>
      </w:r>
      <w:r w:rsidR="008A5590">
        <w:t xml:space="preserve"> smoking</w:t>
      </w:r>
      <w:r w:rsidR="008C48C8">
        <w:t xml:space="preserve"> are </w:t>
      </w:r>
      <w:r>
        <w:t xml:space="preserve">offered </w:t>
      </w:r>
      <w:r w:rsidR="00BB51F1">
        <w:t>advice and</w:t>
      </w:r>
      <w:r w:rsidR="008C48C8">
        <w:t xml:space="preserve"> </w:t>
      </w:r>
      <w:r w:rsidR="00712C22" w:rsidRPr="007705E6">
        <w:t>counselling</w:t>
      </w:r>
      <w:r>
        <w:t xml:space="preserve"> </w:t>
      </w:r>
      <w:r w:rsidR="008C48C8">
        <w:t>an</w:t>
      </w:r>
      <w:r w:rsidR="005A27F8">
        <w:t xml:space="preserve">d </w:t>
      </w:r>
      <w:r w:rsidR="00507090">
        <w:t xml:space="preserve">nicotine replacement </w:t>
      </w:r>
      <w:r w:rsidR="00554F25">
        <w:t xml:space="preserve">therapy </w:t>
      </w:r>
      <w:r w:rsidR="003741A7">
        <w:t>(</w:t>
      </w:r>
      <w:r w:rsidR="00CE5A15">
        <w:t xml:space="preserve">NRT, </w:t>
      </w:r>
      <w:r w:rsidR="005A27F8">
        <w:t>as a harm reduction approach)</w:t>
      </w:r>
      <w:r w:rsidR="00507090">
        <w:t xml:space="preserve">. E-cigarettes </w:t>
      </w:r>
      <w:r w:rsidR="005A27F8">
        <w:t>is</w:t>
      </w:r>
      <w:r w:rsidR="00507090">
        <w:t xml:space="preserve"> the newest conte</w:t>
      </w:r>
      <w:r w:rsidR="005A27F8">
        <w:t xml:space="preserve">nder </w:t>
      </w:r>
      <w:r w:rsidR="008A5590">
        <w:t xml:space="preserve">in the tobacco </w:t>
      </w:r>
      <w:r w:rsidR="00554F25">
        <w:t xml:space="preserve">harm reduction </w:t>
      </w:r>
      <w:r w:rsidR="008A5590">
        <w:t>space.</w:t>
      </w:r>
      <w:r w:rsidR="00D53259" w:rsidRPr="00D53259">
        <w:t xml:space="preserve"> There </w:t>
      </w:r>
      <w:r w:rsidR="00D53259">
        <w:t xml:space="preserve">has been </w:t>
      </w:r>
      <w:r w:rsidR="00D53259" w:rsidRPr="00D53259">
        <w:t>significant uncertainty about the evidence for the benefits and harms of e</w:t>
      </w:r>
      <w:r w:rsidR="00D53259">
        <w:t>-</w:t>
      </w:r>
      <w:r w:rsidR="00D53259" w:rsidRPr="00D53259">
        <w:t>cigarettes</w:t>
      </w:r>
      <w:r w:rsidR="00D53259">
        <w:t xml:space="preserve"> for smoking cessation since the last decade. </w:t>
      </w:r>
      <w:r w:rsidR="008A5590">
        <w:t xml:space="preserve"> Current Australian g</w:t>
      </w:r>
      <w:r w:rsidR="002B014C">
        <w:t>uidelines</w:t>
      </w:r>
      <w:r w:rsidR="008A5590">
        <w:t xml:space="preserve">, </w:t>
      </w:r>
      <w:r w:rsidR="002B014C">
        <w:t xml:space="preserve">do not recommend e-cigarettes as either first-line or second </w:t>
      </w:r>
      <w:r w:rsidR="002B014C">
        <w:lastRenderedPageBreak/>
        <w:t xml:space="preserve">line therapy for smoking </w:t>
      </w:r>
      <w:r w:rsidR="006C2B7C">
        <w:t xml:space="preserve">cessation </w:t>
      </w:r>
      <w:r w:rsidR="00E17436">
        <w:t>noting the lack of evidence on effectiveness</w:t>
      </w:r>
      <w:r>
        <w:t xml:space="preserve"> and safety for</w:t>
      </w:r>
      <w:r w:rsidR="00E17436">
        <w:t xml:space="preserve"> smoking cessation </w:t>
      </w:r>
      <w:r w:rsidR="008A5590">
        <w:fldChar w:fldCharType="begin"/>
      </w:r>
      <w:r w:rsidR="00D961B9">
        <w:instrText xml:space="preserve"> ADDIN EN.CITE &lt;EndNote&gt;&lt;Cite&gt;&lt;Author&gt;RACGP&lt;/Author&gt;&lt;Year&gt;2019&lt;/Year&gt;&lt;RecNum&gt;185&lt;/RecNum&gt;&lt;DisplayText&gt;(17)&lt;/DisplayText&gt;&lt;record&gt;&lt;rec-number&gt;185&lt;/rec-number&gt;&lt;foreign-keys&gt;&lt;key app="EN" db-id="55weeax5eftpwrera0apxe9swtsafp9ztvp2" timestamp="1605252736"&gt;185&lt;/key&gt;&lt;/foreign-keys&gt;&lt;ref-type name="Book"&gt;6&lt;/ref-type&gt;&lt;contributors&gt;&lt;authors&gt;&lt;author&gt;RACGP&lt;/author&gt;&lt;/authors&gt;&lt;/contributors&gt;&lt;titles&gt;&lt;title&gt;Supporting smoking cessation: A guide for health professionals. &lt;/title&gt;&lt;/titles&gt;&lt;edition&gt;2nd&lt;/edition&gt;&lt;dates&gt;&lt;year&gt;2019&lt;/year&gt;&lt;/dates&gt;&lt;pub-location&gt;Melbourne&lt;/pub-location&gt;&lt;publisher&gt;The Royal Australian College of General Practitioners&lt;/publisher&gt;&lt;urls&gt;&lt;related-urls&gt;&lt;url&gt;https://www.racgp.org.au/getattachment/00185c4e-441b-45a6-88d1-8f05c71843cd/Supporting-smoking-cessation-A-guide-for-health-professionals.aspx&lt;/url&gt;&lt;/related-urls&gt;&lt;/urls&gt;&lt;access-date&gt;13 Nov 2020&lt;/access-date&gt;&lt;/record&gt;&lt;/Cite&gt;&lt;/EndNote&gt;</w:instrText>
      </w:r>
      <w:r w:rsidR="008A5590">
        <w:fldChar w:fldCharType="separate"/>
      </w:r>
      <w:r w:rsidR="00D961B9">
        <w:rPr>
          <w:noProof/>
        </w:rPr>
        <w:t>(17)</w:t>
      </w:r>
      <w:r w:rsidR="008A5590">
        <w:fldChar w:fldCharType="end"/>
      </w:r>
      <w:r w:rsidR="00E17436">
        <w:t>.</w:t>
      </w:r>
      <w:r w:rsidR="00D53259">
        <w:t xml:space="preserve"> </w:t>
      </w:r>
      <w:r w:rsidR="003C0133">
        <w:t>However,</w:t>
      </w:r>
      <w:r w:rsidR="00D53259">
        <w:t xml:space="preserve"> the </w:t>
      </w:r>
      <w:r w:rsidR="003C0133">
        <w:t xml:space="preserve">October 2020 Cochrane review </w:t>
      </w:r>
      <w:r w:rsidR="003C0133">
        <w:fldChar w:fldCharType="begin">
          <w:fldData xml:space="preserve">PEVuZE5vdGU+PENpdGU+PEF1dGhvcj5IYXJ0bWFubi1Cb3ljZTwvQXV0aG9yPjxZZWFyPjIwMjA8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</w:fldData>
        </w:fldChar>
      </w:r>
      <w:r w:rsidR="00D961B9">
        <w:instrText xml:space="preserve"> ADDIN EN.CITE </w:instrText>
      </w:r>
      <w:r w:rsidR="00D961B9">
        <w:fldChar w:fldCharType="begin">
          <w:fldData xml:space="preserve">PEVuZE5vdGU+PENpdGU+PEF1dGhvcj5IYXJ0bWFubi1Cb3ljZTwvQXV0aG9yPjxZZWFyPjIwMjA8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</w:fldData>
        </w:fldChar>
      </w:r>
      <w:r w:rsidR="00D961B9">
        <w:instrText xml:space="preserve"> ADDIN EN.CITE.DATA </w:instrText>
      </w:r>
      <w:r w:rsidR="00D961B9">
        <w:fldChar w:fldCharType="end"/>
      </w:r>
      <w:r w:rsidR="003C0133">
        <w:fldChar w:fldCharType="separate"/>
      </w:r>
      <w:r w:rsidR="00D961B9">
        <w:rPr>
          <w:noProof/>
        </w:rPr>
        <w:t>(18)</w:t>
      </w:r>
      <w:r w:rsidR="003C0133">
        <w:fldChar w:fldCharType="end"/>
      </w:r>
      <w:r w:rsidR="00D53259">
        <w:t>,</w:t>
      </w:r>
      <w:r w:rsidR="00BB51F1" w:rsidRPr="00BB51F1">
        <w:t xml:space="preserve"> </w:t>
      </w:r>
      <w:r w:rsidR="00BB51F1">
        <w:t xml:space="preserve">found that </w:t>
      </w:r>
      <w:r w:rsidR="00BB51F1" w:rsidRPr="003741A7">
        <w:t>quit</w:t>
      </w:r>
      <w:r w:rsidR="00BB51F1" w:rsidRPr="003741A7">
        <w:rPr>
          <w:rFonts w:hint="eastAsia"/>
        </w:rPr>
        <w:t xml:space="preserve"> rates were higher</w:t>
      </w:r>
      <w:r w:rsidR="00BB51F1">
        <w:t xml:space="preserve">(moderate certainty evidence) and </w:t>
      </w:r>
      <w:r w:rsidR="00D53259">
        <w:t xml:space="preserve"> there was no</w:t>
      </w:r>
      <w:r w:rsidR="00BB51F1">
        <w:t xml:space="preserve"> difference in adverse events (low-certainty evidence) </w:t>
      </w:r>
      <w:r w:rsidR="00BB51F1" w:rsidRPr="003741A7">
        <w:rPr>
          <w:rFonts w:hint="eastAsia"/>
        </w:rPr>
        <w:t xml:space="preserve">in people </w:t>
      </w:r>
      <w:r w:rsidR="00BB51F1">
        <w:t>who used nicotine containing e-cigarettes in comparison to those who used</w:t>
      </w:r>
      <w:r w:rsidR="00D53259">
        <w:t xml:space="preserve"> other</w:t>
      </w:r>
      <w:r w:rsidR="00BB51F1">
        <w:t xml:space="preserve"> </w:t>
      </w:r>
      <w:r w:rsidR="00BB51F1" w:rsidRPr="003741A7">
        <w:rPr>
          <w:rFonts w:hint="eastAsia"/>
        </w:rPr>
        <w:t>NRT</w:t>
      </w:r>
      <w:r w:rsidR="00BB51F1">
        <w:t xml:space="preserve"> and </w:t>
      </w:r>
      <w:r w:rsidR="00D53259">
        <w:t xml:space="preserve">between </w:t>
      </w:r>
      <w:r w:rsidR="00BB51F1">
        <w:t>those who use non-nicotine containing e-cigarettes</w:t>
      </w:r>
      <w:r w:rsidR="003C0133">
        <w:t>.</w:t>
      </w:r>
      <w:r w:rsidR="00D53259">
        <w:t xml:space="preserve"> The changed conclusion of the updated 2020 Cochrane review as such, lays down the pathway for a possible change in medical guidelines around its use as a harm-reduction approach.</w:t>
      </w:r>
    </w:p>
    <w:p w14:paraId="4B0133C1" w14:textId="5A1272ED" w:rsidR="00E17436" w:rsidRDefault="00D53259" w:rsidP="00A603CE">
      <w:pPr>
        <w:spacing w:line="360" w:lineRule="auto"/>
      </w:pPr>
      <w:r>
        <w:t>Away from the clinical debates, around the effectiveness, it</w:t>
      </w:r>
      <w:r w:rsidR="00E17436">
        <w:t xml:space="preserve"> has</w:t>
      </w:r>
      <w:r>
        <w:t xml:space="preserve"> also</w:t>
      </w:r>
      <w:r w:rsidR="00E17436">
        <w:t xml:space="preserve"> been argued that</w:t>
      </w:r>
      <w:r>
        <w:t xml:space="preserve"> use of nicotine containing e-cigarettes for smoking cessations </w:t>
      </w:r>
      <w:r w:rsidR="00E17436">
        <w:t>makes smoking cessation messages confusing for the public</w:t>
      </w:r>
      <w:r>
        <w:fldChar w:fldCharType="begin">
          <w:fldData xml:space="preserve">PEVuZE5vdGU+PENpdGU+PEF1dGhvcj5IYWxsPC9BdXRob3I+PFllYXI+MjAxNTwvWWVhcj48UmVj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IYWxsPC9BdXRob3I+PFllYXI+MjAxNTwvWWVhcj48UmVj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4, 19)</w:t>
      </w:r>
      <w:r>
        <w:fldChar w:fldCharType="end"/>
      </w:r>
      <w:r w:rsidR="00E17436">
        <w:t xml:space="preserve">. </w:t>
      </w:r>
      <w:r w:rsidR="00060444">
        <w:t>The public might possibly interpret it as evidence for a safe level of smoking. Th</w:t>
      </w:r>
      <w:r w:rsidR="00E17436">
        <w:t>e additive nature of harm owing to dual use of cigare</w:t>
      </w:r>
      <w:r>
        <w:t>t</w:t>
      </w:r>
      <w:r w:rsidR="00E17436">
        <w:t>te and e-cigarette and the potential of them acting as a deterrent to quitting tobacco altogether</w:t>
      </w:r>
      <w:r w:rsidR="00060444">
        <w:t xml:space="preserve"> has also been a major cause of concern around it</w:t>
      </w:r>
      <w:r w:rsidR="00E17436">
        <w:t>. The objections, however, are not specific to e-cigare</w:t>
      </w:r>
      <w:r>
        <w:t>t</w:t>
      </w:r>
      <w:r w:rsidR="00E17436">
        <w:t xml:space="preserve">te and broadly true for any harm reduction approach including NRT. </w:t>
      </w:r>
      <w:r w:rsidR="00A603CE">
        <w:t xml:space="preserve">As such, </w:t>
      </w:r>
      <w:r w:rsidR="00E17436">
        <w:t xml:space="preserve">biased moral reasoning to justify pre-existing bias against e-cigarettes </w:t>
      </w:r>
      <w:r w:rsidR="00E17436">
        <w:fldChar w:fldCharType="begin"/>
      </w:r>
      <w:r w:rsidR="00D961B9">
        <w:instrText xml:space="preserve"> ADDIN EN.CITE &lt;EndNote&gt;&lt;Cite&gt;&lt;Author&gt;Hall&lt;/Author&gt;&lt;Year&gt;2015&lt;/Year&gt;&lt;RecNum&gt;133&lt;/RecNum&gt;&lt;DisplayText&gt;(19)&lt;/DisplayText&gt;&lt;record&gt;&lt;rec-number&gt;133&lt;/rec-number&gt;&lt;foreign-keys&gt;&lt;key app="EN" db-id="55weeax5eftpwrera0apxe9swtsafp9ztvp2" timestamp="1605004478"&gt;133&lt;/key&gt;&lt;/foreign-keys&gt;&lt;ref-type name="Journal Article"&gt;17&lt;/ref-type&gt;&lt;contributors&gt;&lt;authors&gt;&lt;author&gt;Hall, W.&lt;/author&gt;&lt;author&gt;Gartner, C.&lt;/author&gt;&lt;author&gt;Forlini, C.&lt;/author&gt;&lt;/authors&gt;&lt;/contributors&gt;&lt;auth-address&gt;Centre for Youth Substance Abuse, University of Queensland, Brisbane, Australia. w.hall@uq.edu.au.&amp;#xD;School of Public Health, University of Queensland, Brisbane, Australia.&amp;#xD;University of Queensland Centre for Clinical Research, Brisbane, Australia.&lt;/auth-address&gt;&lt;titles&gt;&lt;title&gt;Nuances in the ethical regulation of electronic nicotine delivery systems&lt;/title&gt;&lt;secondary-title&gt;Addiction&lt;/secondary-title&gt;&lt;/titles&gt;&lt;periodical&gt;&lt;full-title&gt;Addiction&lt;/full-title&gt;&lt;/periodical&gt;&lt;pages&gt;1074-5&lt;/pages&gt;&lt;volume&gt;110&lt;/volume&gt;&lt;number&gt;7&lt;/number&gt;&lt;edition&gt;2015/06/23&lt;/edition&gt;&lt;keywords&gt;&lt;keyword&gt;*Electronic Nicotine Delivery Systems&lt;/keyword&gt;&lt;keyword&gt;Electronics&lt;/keyword&gt;&lt;keyword&gt;Humans&lt;/keyword&gt;&lt;keyword&gt;*Nicotine&lt;/keyword&gt;&lt;keyword&gt;Smoking Cessation&lt;/keyword&gt;&lt;keyword&gt;Tobacco Products&lt;/keyword&gt;&lt;keyword&gt;E-cigarettes&lt;/keyword&gt;&lt;keyword&gt;Ends&lt;/keyword&gt;&lt;keyword&gt;ethics&lt;/keyword&gt;&lt;/keywords&gt;&lt;dates&gt;&lt;year&gt;2015&lt;/year&gt;&lt;pub-dates&gt;&lt;date&gt;Jul&lt;/date&gt;&lt;/pub-dates&gt;&lt;/dates&gt;&lt;isbn&gt;0965-2140&lt;/isbn&gt;&lt;accession-num&gt;26094496&lt;/accession-num&gt;&lt;urls&gt;&lt;related-urls&gt;&lt;url&gt;https://onlinelibrary.wiley.com/doi/pdfdirect/10.1111/add.12984?download=true&lt;/url&gt;&lt;/related-urls&gt;&lt;/urls&gt;&lt;electronic-resource-num&gt;10.1111/add.12984&lt;/electronic-resource-num&gt;&lt;remote-database-provider&gt;NLM&lt;/remote-database-provider&gt;&lt;language&gt;eng&lt;/language&gt;&lt;/record&gt;&lt;/Cite&gt;&lt;/EndNote&gt;</w:instrText>
      </w:r>
      <w:r w:rsidR="00E17436">
        <w:fldChar w:fldCharType="separate"/>
      </w:r>
      <w:r w:rsidR="00D961B9">
        <w:rPr>
          <w:noProof/>
        </w:rPr>
        <w:t>(19)</w:t>
      </w:r>
      <w:r w:rsidR="00E17436">
        <w:fldChar w:fldCharType="end"/>
      </w:r>
      <w:r w:rsidR="00A603CE">
        <w:t xml:space="preserve"> might be plausible</w:t>
      </w:r>
      <w:r w:rsidR="00060444">
        <w:t xml:space="preserve"> for such arguments put forward by many peak medical bodies </w:t>
      </w:r>
      <w:r w:rsidR="00A603CE">
        <w:t xml:space="preserve">. </w:t>
      </w:r>
    </w:p>
    <w:p w14:paraId="564B199B" w14:textId="6A82CAA6" w:rsidR="00FA7D77" w:rsidRDefault="006E6379" w:rsidP="00A603CE">
      <w:pPr>
        <w:spacing w:line="360" w:lineRule="auto"/>
      </w:pPr>
      <w:r>
        <w:t>Selling nicotine containing e-cigarettes is already banned throughout Australia since it is classified as a “d</w:t>
      </w:r>
      <w:r w:rsidRPr="00157B7C">
        <w:t xml:space="preserve">angerous </w:t>
      </w:r>
      <w:r>
        <w:t>p</w:t>
      </w:r>
      <w:r w:rsidRPr="00157B7C">
        <w:t>oison</w:t>
      </w:r>
      <w:r>
        <w:t>”</w:t>
      </w:r>
      <w:r w:rsidRPr="00157B7C">
        <w:t xml:space="preserve"> under the National Poisons Standard</w:t>
      </w:r>
      <w:r>
        <w:t xml:space="preserve">. </w:t>
      </w:r>
      <w:r w:rsidRPr="008F4797">
        <w:t>In September 2020, the Therapeutic Goods Administration (TGA), Department of Health made an interim decision to reclassify e-cigarettes containing nicotine in the Poisons Standard to make it a prescription only-product</w:t>
      </w:r>
      <w:r>
        <w:t xml:space="preserve"> (for those needing it for smoking cessation)</w:t>
      </w:r>
      <w:r w:rsidR="004F429A">
        <w:fldChar w:fldCharType="begin"/>
      </w:r>
      <w:r w:rsidR="00D961B9">
        <w:instrText xml:space="preserve"> ADDIN EN.CITE &lt;EndNote&gt;&lt;Cite&gt;&lt;Author&gt;Therapeutic Goods Administration&lt;/Author&gt;&lt;Year&gt;2020&lt;/Year&gt;&lt;RecNum&gt;188&lt;/RecNum&gt;&lt;DisplayText&gt;(20)&lt;/DisplayText&gt;&lt;record&gt;&lt;rec-number&gt;188&lt;/rec-number&gt;&lt;foreign-keys&gt;&lt;key app="EN" db-id="55weeax5eftpwrera0apxe9swtsafp9ztvp2" timestamp="1605255577"&gt;188&lt;/key&gt;&lt;/foreign-keys&gt;&lt;ref-type name="Government Document"&gt;46&lt;/ref-type&gt;&lt;contributors&gt;&lt;authors&gt;&lt;author&gt;Therapeutic Goods Administration,&lt;/author&gt;&lt;/authors&gt;&lt;secondary-authors&gt;&lt;author&gt;Therapeutic Goods Administration&lt;/author&gt;&lt;/secondary-authors&gt;&lt;/contributors&gt;&lt;titles&gt;&lt;title&gt;Interim decision of entry of nicotine in the Poisons Standard: Information for consumers&lt;/title&gt;&lt;/titles&gt;&lt;dates&gt;&lt;year&gt;2020&lt;/year&gt;&lt;/dates&gt;&lt;pub-location&gt;Canberra&lt;/pub-location&gt;&lt;publisher&gt;Ministry of Health&lt;/publisher&gt;&lt;urls&gt;&lt;related-urls&gt;&lt;url&gt;https://www.tga.gov.au/interim-decision-entry-nicotine-poisons-standard-information-consumers&lt;/url&gt;&lt;/related-urls&gt;&lt;/urls&gt;&lt;access-date&gt;13 Nov 2020&lt;/access-date&gt;&lt;/record&gt;&lt;/Cite&gt;&lt;/EndNote&gt;</w:instrText>
      </w:r>
      <w:r w:rsidR="004F429A">
        <w:fldChar w:fldCharType="separate"/>
      </w:r>
      <w:r w:rsidR="00D961B9">
        <w:rPr>
          <w:noProof/>
        </w:rPr>
        <w:t>(20)</w:t>
      </w:r>
      <w:r w:rsidR="004F429A">
        <w:fldChar w:fldCharType="end"/>
      </w:r>
      <w:r w:rsidRPr="008F4797">
        <w:t>. This follows a decision in June 2020, wherein importing e-cigarettes containing nicotine (or their refills) is banned in Australia from 1 January 2021</w:t>
      </w:r>
      <w:r w:rsidR="00060444">
        <w:t xml:space="preserve"> </w:t>
      </w:r>
      <w:r w:rsidR="001225AD">
        <w:fldChar w:fldCharType="begin"/>
      </w:r>
      <w:r w:rsidR="00D961B9">
        <w:instrText xml:space="preserve"> ADDIN EN.CITE &lt;EndNote&gt;&lt;Cite&gt;&lt;Author&gt;Therapeutic Goods Administration&lt;/Author&gt;&lt;Year&gt;2020&lt;/Year&gt;&lt;RecNum&gt;187&lt;/RecNum&gt;&lt;DisplayText&gt;(21)&lt;/DisplayText&gt;&lt;record&gt;&lt;rec-number&gt;187&lt;/rec-number&gt;&lt;foreign-keys&gt;&lt;key app="EN" db-id="55weeax5eftpwrera0apxe9swtsafp9ztvp2" timestamp="1605255392"&gt;187&lt;/key&gt;&lt;/foreign-keys&gt;&lt;ref-type name="Government Document"&gt;46&lt;/ref-type&gt;&lt;contributors&gt;&lt;authors&gt;&lt;author&gt;Therapeutic Goods Administration, &lt;/author&gt;&lt;/authors&gt;&lt;/contributors&gt;&lt;titles&gt;&lt;title&gt;Prohibition on importing e-cigarettes containing vaporiser nicotine&lt;/title&gt;&lt;/titles&gt;&lt;dates&gt;&lt;year&gt;2020&lt;/year&gt;&lt;/dates&gt;&lt;pub-location&gt;Canberra&lt;/pub-location&gt;&lt;publisher&gt;Ministry of Health&lt;/publisher&gt;&lt;urls&gt;&lt;related-urls&gt;&lt;url&gt;https://www.tga.gov.au/behind-news/prohibition-importing-e-cigarettes-containing-vaporiser-nicotine&lt;/url&gt;&lt;/related-urls&gt;&lt;/urls&gt;&lt;custom1&gt;2020&lt;/custom1&gt;&lt;custom2&gt;13 Nov&lt;/custom2&gt;&lt;/record&gt;&lt;/Cite&gt;&lt;/EndNote&gt;</w:instrText>
      </w:r>
      <w:r w:rsidR="001225AD">
        <w:fldChar w:fldCharType="separate"/>
      </w:r>
      <w:r w:rsidR="00D961B9">
        <w:rPr>
          <w:noProof/>
        </w:rPr>
        <w:t>(21)</w:t>
      </w:r>
      <w:r w:rsidR="001225AD">
        <w:fldChar w:fldCharType="end"/>
      </w:r>
      <w:r w:rsidRPr="008F4797">
        <w:t>. This implies that unlike now, individuals can no longer order online and bring nicotine containing e-cigarettes by international surface or airmail services.</w:t>
      </w:r>
      <w:r>
        <w:t xml:space="preserve"> </w:t>
      </w:r>
      <w:r w:rsidR="00FF79B3">
        <w:t xml:space="preserve"> </w:t>
      </w:r>
      <w:r w:rsidR="00C408ED">
        <w:t>Medical practitioners will also have to seek a register themselves</w:t>
      </w:r>
      <w:r w:rsidR="00B46C9F">
        <w:t xml:space="preserve"> separately in order t</w:t>
      </w:r>
      <w:r w:rsidR="00C408ED">
        <w:t xml:space="preserve">o prescribe </w:t>
      </w:r>
      <w:r w:rsidR="003C39B8">
        <w:t>nicotine containing e-</w:t>
      </w:r>
      <w:r w:rsidR="006A1F08">
        <w:t>cigare</w:t>
      </w:r>
      <w:r w:rsidR="00060444">
        <w:t>t</w:t>
      </w:r>
      <w:r w:rsidR="006A1F08">
        <w:t>te. The process is thought to be a significant barrier for</w:t>
      </w:r>
      <w:r w:rsidR="00FA7D77">
        <w:t xml:space="preserve"> prescription use of</w:t>
      </w:r>
      <w:r w:rsidR="006A1F08">
        <w:t xml:space="preserve"> e-cigare</w:t>
      </w:r>
      <w:r w:rsidR="00060444">
        <w:t>t</w:t>
      </w:r>
      <w:r w:rsidR="006A1F08">
        <w:t>te</w:t>
      </w:r>
      <w:r w:rsidR="00FA7D77">
        <w:t xml:space="preserve"> </w:t>
      </w:r>
      <w:r w:rsidR="00AF5C3A">
        <w:t xml:space="preserve">especially in lieu of </w:t>
      </w:r>
      <w:r w:rsidR="008A5590">
        <w:t>contrary</w:t>
      </w:r>
      <w:r w:rsidR="00AF5C3A">
        <w:t xml:space="preserve"> recommendations</w:t>
      </w:r>
      <w:r w:rsidR="008A5590">
        <w:t xml:space="preserve"> in guidelines</w:t>
      </w:r>
      <w:r w:rsidR="00AF5C3A">
        <w:t xml:space="preserve"> </w:t>
      </w:r>
      <w:r w:rsidR="008A5590">
        <w:fldChar w:fldCharType="begin"/>
      </w:r>
      <w:r w:rsidR="00D961B9">
        <w:instrText xml:space="preserve"> ADDIN EN.CITE &lt;EndNote&gt;&lt;Cite&gt;&lt;Author&gt;RACGP&lt;/Author&gt;&lt;Year&gt;2019&lt;/Year&gt;&lt;RecNum&gt;185&lt;/RecNum&gt;&lt;DisplayText&gt;(17)&lt;/DisplayText&gt;&lt;record&gt;&lt;rec-number&gt;185&lt;/rec-number&gt;&lt;foreign-keys&gt;&lt;key app="EN" db-id="55weeax5eftpwrera0apxe9swtsafp9ztvp2" timestamp="1605252736"&gt;185&lt;/key&gt;&lt;/foreign-keys&gt;&lt;ref-type name="Book"&gt;6&lt;/ref-type&gt;&lt;contributors&gt;&lt;authors&gt;&lt;author&gt;RACGP&lt;/author&gt;&lt;/authors&gt;&lt;/contributors&gt;&lt;titles&gt;&lt;title&gt;Supporting smoking cessation: A guide for health professionals. &lt;/title&gt;&lt;/titles&gt;&lt;edition&gt;2nd&lt;/edition&gt;&lt;dates&gt;&lt;year&gt;2019&lt;/year&gt;&lt;/dates&gt;&lt;pub-location&gt;Melbourne&lt;/pub-location&gt;&lt;publisher&gt;The Royal Australian College of General Practitioners&lt;/publisher&gt;&lt;urls&gt;&lt;related-urls&gt;&lt;url&gt;https://www.racgp.org.au/getattachment/00185c4e-441b-45a6-88d1-8f05c71843cd/Supporting-smoking-cessation-A-guide-for-health-professionals.aspx&lt;/url&gt;&lt;/related-urls&gt;&lt;/urls&gt;&lt;access-date&gt;13 Nov 2020&lt;/access-date&gt;&lt;/record&gt;&lt;/Cite&gt;&lt;/EndNote&gt;</w:instrText>
      </w:r>
      <w:r w:rsidR="008A5590">
        <w:fldChar w:fldCharType="separate"/>
      </w:r>
      <w:r w:rsidR="00D961B9">
        <w:rPr>
          <w:noProof/>
        </w:rPr>
        <w:t>(17)</w:t>
      </w:r>
      <w:r w:rsidR="008A5590">
        <w:fldChar w:fldCharType="end"/>
      </w:r>
      <w:r w:rsidR="006C2B7C">
        <w:t>.</w:t>
      </w:r>
      <w:r w:rsidR="002B014C">
        <w:t xml:space="preserve"> </w:t>
      </w:r>
      <w:r w:rsidR="00FA7D77">
        <w:t>N</w:t>
      </w:r>
      <w:r w:rsidR="00FA7D77" w:rsidRPr="00A174B3">
        <w:t xml:space="preserve">on-nicotine containing e-cigarettes, </w:t>
      </w:r>
      <w:r w:rsidR="00060444">
        <w:t xml:space="preserve">however, </w:t>
      </w:r>
      <w:r w:rsidR="00FA7D77">
        <w:t xml:space="preserve">continue to be available for </w:t>
      </w:r>
      <w:r w:rsidR="00FA7D77" w:rsidRPr="00A174B3">
        <w:t>local purchase</w:t>
      </w:r>
      <w:r w:rsidR="00FA7D77">
        <w:t xml:space="preserve">, without </w:t>
      </w:r>
      <w:r w:rsidR="00060444">
        <w:t>little</w:t>
      </w:r>
      <w:r w:rsidR="00FA7D77">
        <w:t xml:space="preserve"> restrictions in most Australian </w:t>
      </w:r>
      <w:r w:rsidR="00FA7D77" w:rsidRPr="00A174B3">
        <w:lastRenderedPageBreak/>
        <w:t>state</w:t>
      </w:r>
      <w:r w:rsidR="00FA7D77">
        <w:t xml:space="preserve">s and </w:t>
      </w:r>
      <w:r w:rsidR="00FA7D77" w:rsidRPr="00A174B3">
        <w:t>territory</w:t>
      </w:r>
      <w:r w:rsidR="00FA7D77">
        <w:t xml:space="preserve">, although these contain several other substances with potentially deleterious health effects. </w:t>
      </w:r>
    </w:p>
    <w:p w14:paraId="49F575BE" w14:textId="54ACDA0E" w:rsidR="00B83C5D" w:rsidRDefault="00DB3A5E" w:rsidP="00A603CE">
      <w:pPr>
        <w:spacing w:line="360" w:lineRule="auto"/>
      </w:pPr>
      <w:r>
        <w:t xml:space="preserve">In </w:t>
      </w:r>
      <w:r w:rsidR="00A504DB">
        <w:t>Australia</w:t>
      </w:r>
      <w:r w:rsidR="00060444">
        <w:t>,</w:t>
      </w:r>
      <w:r w:rsidR="00A504DB">
        <w:t xml:space="preserve"> smoking is currently </w:t>
      </w:r>
      <w:r w:rsidR="005F6DFC">
        <w:t>more prevalent in socio-economically disadvantage</w:t>
      </w:r>
      <w:r>
        <w:t>d</w:t>
      </w:r>
      <w:r w:rsidR="005F6DFC">
        <w:t xml:space="preserve"> group </w:t>
      </w:r>
      <w:r w:rsidR="0066499B">
        <w:fldChar w:fldCharType="begin"/>
      </w:r>
      <w:r w:rsidR="00D961B9">
        <w:instrText xml:space="preserve"> ADDIN EN.CITE &lt;EndNote&gt;&lt;Cite&gt;&lt;Author&gt;AIHW&lt;/Author&gt;&lt;Year&gt;2020&lt;/Year&gt;&lt;RecNum&gt;165&lt;/RecNum&gt;&lt;DisplayText&gt;(3)&lt;/DisplayText&gt;&lt;record&gt;&lt;rec-number&gt;165&lt;/rec-number&gt;&lt;foreign-keys&gt;&lt;key app="EN" db-id="55weeax5eftpwrera0apxe9swtsafp9ztvp2" timestamp="1605019944"&gt;165&lt;/key&gt;&lt;/foreign-keys&gt;&lt;ref-type name="Report"&gt;27&lt;/ref-type&gt;&lt;contributors&gt;&lt;authors&gt;&lt;author&gt;AIHW&lt;/author&gt;&lt;/authors&gt;&lt;tertiary-authors&gt;&lt;author&gt;Australian Institute of Health and Welfare,&lt;/author&gt;&lt;/tertiary-authors&gt;&lt;/contributors&gt;&lt;titles&gt;&lt;title&gt;National Drug Strategy Household Survey 2019&lt;/title&gt;&lt;secondary-title&gt;Drug Statistics series no. 32. PHE 270.&lt;/secondary-title&gt;&lt;/titles&gt;&lt;dates&gt;&lt;year&gt;2020&lt;/year&gt;&lt;/dates&gt;&lt;pub-location&gt;Canberra.&lt;/pub-location&gt;&lt;publisher&gt;Australian Institute of Health and Welfare,&lt;/publisher&gt;&lt;urls&gt;&lt;related-urls&gt;&lt;url&gt;https://www.aihw.gov.au/about-our-data/our-data-collections/national-drug-strategy-household-survey/2019-ndshs&lt;/url&gt;&lt;/related-urls&gt;&lt;/urls&gt;&lt;access-date&gt;10 November 2020&lt;/access-date&gt;&lt;/record&gt;&lt;/Cite&gt;&lt;/EndNote&gt;</w:instrText>
      </w:r>
      <w:r w:rsidR="0066499B">
        <w:fldChar w:fldCharType="separate"/>
      </w:r>
      <w:r w:rsidR="00D961B9">
        <w:rPr>
          <w:noProof/>
        </w:rPr>
        <w:t>(3)</w:t>
      </w:r>
      <w:r w:rsidR="0066499B">
        <w:fldChar w:fldCharType="end"/>
      </w:r>
      <w:r w:rsidR="00060444">
        <w:t xml:space="preserve"> . Many proponents for e-cigarettes argue that the barriers being put forth for provision of e-cigarette for smoking cessation reflects the l</w:t>
      </w:r>
      <w:r w:rsidR="0066499B">
        <w:t xml:space="preserve">ack </w:t>
      </w:r>
      <w:r w:rsidR="00060444">
        <w:t>of</w:t>
      </w:r>
      <w:r w:rsidR="0066499B">
        <w:t xml:space="preserve"> equity focus</w:t>
      </w:r>
      <w:r w:rsidR="00060444">
        <w:t xml:space="preserve"> in public policy</w:t>
      </w:r>
      <w:r w:rsidR="0066499B">
        <w:t xml:space="preserve">.  </w:t>
      </w:r>
      <w:r w:rsidR="006D61B0">
        <w:t xml:space="preserve">It has also been argued that </w:t>
      </w:r>
      <w:r w:rsidR="00835CA2">
        <w:t>not allowing access to e-cigare</w:t>
      </w:r>
      <w:r w:rsidR="00060444">
        <w:t>t</w:t>
      </w:r>
      <w:r w:rsidR="00835CA2">
        <w:t xml:space="preserve">te </w:t>
      </w:r>
      <w:r w:rsidR="006D61B0">
        <w:t xml:space="preserve"> is </w:t>
      </w:r>
      <w:r w:rsidR="00835CA2">
        <w:t>“</w:t>
      </w:r>
      <w:r w:rsidR="006D61B0">
        <w:t>unfair to addicted smokers</w:t>
      </w:r>
      <w:r w:rsidR="00835CA2">
        <w:t xml:space="preserve"> </w:t>
      </w:r>
      <w:r w:rsidR="006D61B0">
        <w:t>who are denied access to a safer nicotine product and</w:t>
      </w:r>
      <w:r w:rsidR="00835CA2">
        <w:t xml:space="preserve"> </w:t>
      </w:r>
      <w:r w:rsidR="006D61B0">
        <w:t>forced to continue to smoke cigarettes</w:t>
      </w:r>
      <w:r w:rsidR="00835CA2">
        <w:t>”</w:t>
      </w:r>
      <w:r w:rsidR="00D35A34">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instrText xml:space="preserve"> ADDIN EN.CITE </w:instrText>
      </w:r>
      <w:r w:rsidR="00D961B9">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instrText xml:space="preserve"> ADDIN EN.CITE.DATA </w:instrText>
      </w:r>
      <w:r w:rsidR="00D961B9">
        <w:fldChar w:fldCharType="end"/>
      </w:r>
      <w:r w:rsidR="00D35A34">
        <w:fldChar w:fldCharType="separate"/>
      </w:r>
      <w:r w:rsidR="00D961B9">
        <w:rPr>
          <w:noProof/>
        </w:rPr>
        <w:t>(4)</w:t>
      </w:r>
      <w:r w:rsidR="00D35A34">
        <w:fldChar w:fldCharType="end"/>
      </w:r>
      <w:r w:rsidR="00835CA2">
        <w:t>.</w:t>
      </w:r>
      <w:r w:rsidR="00E17436">
        <w:t xml:space="preserve">  Evidence from several observational studies show that e-cigarettes led to reduction</w:t>
      </w:r>
      <w:r w:rsidR="00060444">
        <w:t xml:space="preserve"> of cigarette smokers</w:t>
      </w:r>
      <w:r w:rsidR="00E17436">
        <w:t xml:space="preserve"> who are not motivated to quit</w:t>
      </w:r>
      <w:r w:rsidR="00060444">
        <w:t xml:space="preserve"> otherwise </w:t>
      </w:r>
      <w:r w:rsidR="00E17436">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instrText xml:space="preserve"> ADDIN EN.CITE </w:instrText>
      </w:r>
      <w:r w:rsidR="00D961B9">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instrText xml:space="preserve"> ADDIN EN.CITE.DATA </w:instrText>
      </w:r>
      <w:r w:rsidR="00D961B9">
        <w:fldChar w:fldCharType="end"/>
      </w:r>
      <w:r w:rsidR="00E17436">
        <w:fldChar w:fldCharType="separate"/>
      </w:r>
      <w:r w:rsidR="00D961B9">
        <w:rPr>
          <w:noProof/>
        </w:rPr>
        <w:t>(14)</w:t>
      </w:r>
      <w:r w:rsidR="00E17436">
        <w:fldChar w:fldCharType="end"/>
      </w:r>
      <w:r w:rsidR="00060444">
        <w:t xml:space="preserve">. The group of those not motivated to quit smoking, is a </w:t>
      </w:r>
      <w:r w:rsidR="0066499B">
        <w:t>key group from a tobacco endgame perspective</w:t>
      </w:r>
      <w:r w:rsidR="00E17436">
        <w:t xml:space="preserve">.  </w:t>
      </w:r>
      <w:r w:rsidR="00B83C5D">
        <w:t xml:space="preserve">It has even been </w:t>
      </w:r>
      <w:r w:rsidR="00792CD6">
        <w:t>claimed</w:t>
      </w:r>
      <w:r w:rsidR="00B83C5D">
        <w:t xml:space="preserve"> by politicians,</w:t>
      </w:r>
      <w:r w:rsidR="00792CD6">
        <w:t xml:space="preserve"> that those against e-cigare</w:t>
      </w:r>
      <w:r w:rsidR="00B83C5D">
        <w:t>t</w:t>
      </w:r>
      <w:r w:rsidR="00792CD6">
        <w:t>te</w:t>
      </w:r>
      <w:r w:rsidR="00B83C5D">
        <w:t xml:space="preserve"> were the ones who</w:t>
      </w:r>
      <w:r w:rsidR="00792CD6">
        <w:t xml:space="preserve"> “were in the pocket of tobacco companies”</w:t>
      </w:r>
      <w:r w:rsidR="0066499B">
        <w:t xml:space="preserve"> </w:t>
      </w:r>
      <w:r w:rsidR="00792CD6">
        <w:fldChar w:fldCharType="begin"/>
      </w:r>
      <w:r w:rsidR="00D961B9">
        <w:instrText xml:space="preserve"> ADDIN EN.CITE &lt;EndNote&gt;&lt;Cite&gt;&lt;Author&gt;Clun&lt;/Author&gt;&lt;Year&gt;2020&lt;/Year&gt;&lt;RecNum&gt;183&lt;/RecNum&gt;&lt;DisplayText&gt;(22)&lt;/DisplayText&gt;&lt;record&gt;&lt;rec-number&gt;183&lt;/rec-number&gt;&lt;foreign-keys&gt;&lt;key app="EN" db-id="55weeax5eftpwrera0apxe9swtsafp9ztvp2" timestamp="1605251134"&gt;183&lt;/key&gt;&lt;/foreign-keys&gt;&lt;ref-type name="Newspaper Article"&gt;23&lt;/ref-type&gt;&lt;contributors&gt;&lt;authors&gt;&lt;author&gt;Clun, R. &lt;/author&gt;&lt;/authors&gt;&lt;/contributors&gt;&lt;titles&gt;&lt;title&gt;Waiting to exhale: Ampol backs easing of e-cigarette restrictions&lt;/title&gt;&lt;secondary-title&gt;The Sydney Morning Herald&lt;/secondary-title&gt;&lt;/titles&gt;&lt;dates&gt;&lt;year&gt;2020&lt;/year&gt;&lt;pub-dates&gt;&lt;date&gt;Nov 12&lt;/date&gt;&lt;/pub-dates&gt;&lt;/dates&gt;&lt;pub-location&gt;Sydney&lt;/pub-location&gt;&lt;publisher&gt;The Sydney Morning Herald&lt;/publisher&gt;&lt;urls&gt;&lt;related-urls&gt;&lt;url&gt;https://www.smh.com.au/politics/federal/waiting-to-exhale-ampol-backs-easing-of-e-cigarette-restrictions-20201112-p56dzc.html&lt;/url&gt;&lt;/related-urls&gt;&lt;/urls&gt;&lt;access-date&gt;13 Nov 2020&lt;/access-date&gt;&lt;/record&gt;&lt;/Cite&gt;&lt;/EndNote&gt;</w:instrText>
      </w:r>
      <w:r w:rsidR="00792CD6">
        <w:fldChar w:fldCharType="separate"/>
      </w:r>
      <w:r w:rsidR="00D961B9">
        <w:rPr>
          <w:noProof/>
        </w:rPr>
        <w:t>(22)</w:t>
      </w:r>
      <w:r w:rsidR="00792CD6">
        <w:fldChar w:fldCharType="end"/>
      </w:r>
      <w:r w:rsidR="00792CD6">
        <w:t xml:space="preserve"> </w:t>
      </w:r>
      <w:r w:rsidR="00B83C5D">
        <w:t xml:space="preserve">and not those proposing it. The argument is on the lines of </w:t>
      </w:r>
      <w:r w:rsidR="00792CD6">
        <w:t xml:space="preserve">tobacco industry losing </w:t>
      </w:r>
      <w:r w:rsidR="0066499B">
        <w:t xml:space="preserve">business due to </w:t>
      </w:r>
      <w:r w:rsidR="00792CD6">
        <w:t>people quitting smoking through e-cigarette use</w:t>
      </w:r>
      <w:r w:rsidR="00B83C5D">
        <w:t xml:space="preserve"> but there has been no substantiation of such claims. On the other hand the influence and interest of tobacco industry in promoting e-cigarette use globally has been documented (discussed in a subsequent section). </w:t>
      </w:r>
    </w:p>
    <w:p w14:paraId="2D5100D1" w14:textId="17E3AE9D" w:rsidR="006D61B0" w:rsidRDefault="00792CD6" w:rsidP="00A603CE">
      <w:pPr>
        <w:spacing w:line="360" w:lineRule="auto"/>
      </w:pPr>
      <w:r>
        <w:t xml:space="preserve"> </w:t>
      </w:r>
      <w:r w:rsidR="007E1E96">
        <w:t>Considering the evidence from recent Cochrane review</w:t>
      </w:r>
      <w:r w:rsidR="007E1E96">
        <w:fldChar w:fldCharType="begin">
          <w:fldData xml:space="preserve">PEVuZE5vdGU+PENpdGU+PEF1dGhvcj5IYXJ0bWFubi1Cb3ljZTwvQXV0aG9yPjxZZWFyPjIwMjA8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</w:fldData>
        </w:fldChar>
      </w:r>
      <w:r w:rsidR="00D961B9">
        <w:instrText xml:space="preserve"> ADDIN EN.CITE </w:instrText>
      </w:r>
      <w:r w:rsidR="00D961B9">
        <w:fldChar w:fldCharType="begin">
          <w:fldData xml:space="preserve">PEVuZE5vdGU+PENpdGU+PEF1dGhvcj5IYXJ0bWFubi1Cb3ljZTwvQXV0aG9yPjxZZWFyPjIwMjA8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</w:fldData>
        </w:fldChar>
      </w:r>
      <w:r w:rsidR="00D961B9">
        <w:instrText xml:space="preserve"> ADDIN EN.CITE.DATA </w:instrText>
      </w:r>
      <w:r w:rsidR="00D961B9">
        <w:fldChar w:fldCharType="end"/>
      </w:r>
      <w:r w:rsidR="007E1E96">
        <w:fldChar w:fldCharType="separate"/>
      </w:r>
      <w:r w:rsidR="00D961B9">
        <w:rPr>
          <w:noProof/>
        </w:rPr>
        <w:t>(18)</w:t>
      </w:r>
      <w:r w:rsidR="007E1E96">
        <w:fldChar w:fldCharType="end"/>
      </w:r>
      <w:r w:rsidR="007E1E96">
        <w:t>, there seems to be a greater therapeutic role for e-cigarettes in smoking cessation</w:t>
      </w:r>
      <w:r w:rsidR="00771058">
        <w:t xml:space="preserve"> necessitating the need for improving access to them for smoking cessation.</w:t>
      </w:r>
      <w:r w:rsidR="00560447">
        <w:t xml:space="preserve"> </w:t>
      </w:r>
      <w:r>
        <w:t xml:space="preserve"> </w:t>
      </w:r>
      <w:r w:rsidR="007D78C9">
        <w:t xml:space="preserve">Retailers and of convenience  store owners </w:t>
      </w:r>
      <w:r w:rsidR="00B83C5D">
        <w:t xml:space="preserve">in general object to e-cigarette regulation being more harsher than that of cigarettes (principle of justice)  and also cite the economic need </w:t>
      </w:r>
      <w:r w:rsidR="007D78C9">
        <w:t>to depend on e-cigaret</w:t>
      </w:r>
      <w:r w:rsidR="00B83C5D">
        <w:t>t</w:t>
      </w:r>
      <w:r w:rsidR="007D78C9">
        <w:t>e(non-nicotine) sales to make-up for decreasing cigare</w:t>
      </w:r>
      <w:r w:rsidR="00B83C5D">
        <w:t>t</w:t>
      </w:r>
      <w:r w:rsidR="007D78C9">
        <w:t>te sales and the loss due to COVID-19 pandemic</w:t>
      </w:r>
      <w:r w:rsidR="006741F2">
        <w:t xml:space="preserve"> </w:t>
      </w:r>
      <w:r w:rsidR="007D78C9">
        <w:fldChar w:fldCharType="begin"/>
      </w:r>
      <w:r w:rsidR="00D961B9">
        <w:instrText xml:space="preserve"> ADDIN EN.CITE &lt;EndNote&gt;&lt;Cite&gt;&lt;Author&gt;Jackson&lt;/Author&gt;&lt;Year&gt;2020&lt;/Year&gt;&lt;RecNum&gt;184&lt;/RecNum&gt;&lt;DisplayText&gt;(23)&lt;/DisplayText&gt;&lt;record&gt;&lt;rec-number&gt;184&lt;/rec-number&gt;&lt;foreign-keys&gt;&lt;key app="EN" db-id="55weeax5eftpwrera0apxe9swtsafp9ztvp2" timestamp="1605251522"&gt;184&lt;/key&gt;&lt;/foreign-keys&gt;&lt;ref-type name="Newspaper Article"&gt;23&lt;/ref-type&gt;&lt;contributors&gt;&lt;authors&gt;&lt;author&gt;Jackson, D.&lt;/author&gt;&lt;/authors&gt;&lt;/contributors&gt;&lt;titles&gt;&lt;title&gt;Industry calls for a delay to proposed restrictions on vaping product sales&lt;/title&gt;&lt;secondary-title&gt;Convenience &amp;amp; Impulse Retailing.&lt;/secondary-title&gt;&lt;/titles&gt;&lt;volume&gt;2020&lt;/volume&gt;&lt;number&gt;13 Nov&lt;/number&gt;&lt;dates&gt;&lt;year&gt;2020&lt;/year&gt;&lt;/dates&gt;&lt;publisher&gt;Convenience &amp;amp; Impulse Retailing.&lt;/publisher&gt;&lt;urls&gt;&lt;related-urls&gt;&lt;url&gt;https://www.c-store.com.au/industry-calls-for-a-delay-to-proposed-ban-of-vaping-products/&lt;/url&gt;&lt;/related-urls&gt;&lt;/urls&gt;&lt;custom1&gt;2020&lt;/custom1&gt;&lt;custom2&gt;13 Nov&lt;/custom2&gt;&lt;/record&gt;&lt;/Cite&gt;&lt;/EndNote&gt;</w:instrText>
      </w:r>
      <w:r w:rsidR="007D78C9">
        <w:fldChar w:fldCharType="separate"/>
      </w:r>
      <w:r w:rsidR="00D961B9">
        <w:rPr>
          <w:noProof/>
        </w:rPr>
        <w:t>(23)</w:t>
      </w:r>
      <w:r w:rsidR="007D78C9">
        <w:fldChar w:fldCharType="end"/>
      </w:r>
      <w:r w:rsidR="006741F2">
        <w:t>.</w:t>
      </w:r>
      <w:r w:rsidR="00B83C5D">
        <w:t xml:space="preserve"> There are substantial ethical tensions between key stakeholder group</w:t>
      </w:r>
      <w:r w:rsidR="0010303A">
        <w:t>. Policy stances around the issue,</w:t>
      </w:r>
      <w:r w:rsidR="00FD754B">
        <w:t xml:space="preserve"> </w:t>
      </w:r>
      <w:r w:rsidR="0010303A">
        <w:t>both between and within stakeholder groups,</w:t>
      </w:r>
      <w:r w:rsidR="00B83C5D">
        <w:t xml:space="preserve"> is likely to remain fluid as emerging evidence and economic impact of the pandemic changes </w:t>
      </w:r>
      <w:r w:rsidR="0010303A">
        <w:t xml:space="preserve">unfolds. </w:t>
      </w:r>
    </w:p>
    <w:p w14:paraId="6239D126" w14:textId="2EE7E6AD" w:rsidR="007E7F2A" w:rsidRDefault="007E7F2A" w:rsidP="00A603CE">
      <w:pPr>
        <w:pStyle w:val="Heading1"/>
        <w:spacing w:line="360" w:lineRule="auto"/>
      </w:pPr>
      <w:r w:rsidRPr="007E7F2A">
        <w:t>Warn</w:t>
      </w:r>
      <w:r>
        <w:t>ings</w:t>
      </w:r>
      <w:r w:rsidRPr="007E7F2A">
        <w:t xml:space="preserve"> about the dangers of </w:t>
      </w:r>
      <w:r>
        <w:t>e-cigarettes</w:t>
      </w:r>
    </w:p>
    <w:p w14:paraId="366ADF3E" w14:textId="39690DE6" w:rsidR="005E60D4" w:rsidRDefault="0066499B" w:rsidP="00A603CE">
      <w:pPr>
        <w:spacing w:line="360" w:lineRule="auto"/>
      </w:pPr>
      <w:r>
        <w:t>E</w:t>
      </w:r>
      <w:r w:rsidR="00E11BF4">
        <w:t>-cigare</w:t>
      </w:r>
      <w:r w:rsidR="00B562FC">
        <w:t>t</w:t>
      </w:r>
      <w:r w:rsidR="00E11BF4">
        <w:t>tes</w:t>
      </w:r>
      <w:r>
        <w:t xml:space="preserve"> which do </w:t>
      </w:r>
      <w:r w:rsidR="003D4C99">
        <w:t xml:space="preserve">not contain nicotine </w:t>
      </w:r>
      <w:r>
        <w:t>is</w:t>
      </w:r>
      <w:r w:rsidR="00645B29">
        <w:t xml:space="preserve"> </w:t>
      </w:r>
      <w:r w:rsidR="005E60D4">
        <w:t xml:space="preserve">sold with minimal </w:t>
      </w:r>
      <w:r>
        <w:t xml:space="preserve">to no retail </w:t>
      </w:r>
      <w:r w:rsidR="005E60D4">
        <w:t>restrictions</w:t>
      </w:r>
      <w:r w:rsidR="007D05D8">
        <w:t xml:space="preserve"> </w:t>
      </w:r>
      <w:r>
        <w:t xml:space="preserve">in </w:t>
      </w:r>
      <w:r w:rsidR="0010303A">
        <w:t>most Australian</w:t>
      </w:r>
      <w:r w:rsidR="003D4C99">
        <w:t xml:space="preserve"> states. </w:t>
      </w:r>
      <w:r>
        <w:t xml:space="preserve">The </w:t>
      </w:r>
      <w:r w:rsidR="00690228">
        <w:t xml:space="preserve">ambiguity around </w:t>
      </w:r>
      <w:r w:rsidR="005E60D4">
        <w:t>safety of</w:t>
      </w:r>
      <w:r w:rsidR="0010303A">
        <w:t xml:space="preserve">, </w:t>
      </w:r>
      <w:r w:rsidR="00690228">
        <w:t>and</w:t>
      </w:r>
      <w:r w:rsidR="005E60D4">
        <w:t xml:space="preserve"> long-term </w:t>
      </w:r>
      <w:r w:rsidR="00690228">
        <w:t>implications of e-cigare</w:t>
      </w:r>
      <w:r w:rsidR="0010303A">
        <w:t>t</w:t>
      </w:r>
      <w:r w:rsidR="00690228">
        <w:t xml:space="preserve">te use </w:t>
      </w:r>
      <w:r w:rsidR="007A5003">
        <w:t>i</w:t>
      </w:r>
      <w:r>
        <w:t xml:space="preserve">s not communicated to e-cigarette users </w:t>
      </w:r>
      <w:r w:rsidR="0010303A">
        <w:t xml:space="preserve">as there are no standardised warnings on the issue. </w:t>
      </w:r>
      <w:r w:rsidR="00690228">
        <w:t xml:space="preserve">Several peak medical bodies in their submission to a government </w:t>
      </w:r>
      <w:r w:rsidR="00690228">
        <w:lastRenderedPageBreak/>
        <w:t xml:space="preserve">enquiry on </w:t>
      </w:r>
      <w:r w:rsidR="0010303A">
        <w:t>e-</w:t>
      </w:r>
      <w:r w:rsidR="00690228">
        <w:t>cigare</w:t>
      </w:r>
      <w:r w:rsidR="0010303A">
        <w:t>t</w:t>
      </w:r>
      <w:r w:rsidR="00690228">
        <w:t>te</w:t>
      </w:r>
      <w:r w:rsidR="0010303A">
        <w:t>s</w:t>
      </w:r>
      <w:r w:rsidR="00690228">
        <w:t xml:space="preserve"> in </w:t>
      </w:r>
      <w:r w:rsidR="006C0DE1">
        <w:t>2017</w:t>
      </w:r>
      <w:r w:rsidR="007A5003">
        <w:t xml:space="preserve"> have</w:t>
      </w:r>
      <w:r w:rsidR="006C0DE1">
        <w:t xml:space="preserve"> called</w:t>
      </w:r>
      <w:r w:rsidR="00690228">
        <w:t xml:space="preserve"> for legal requirements in packing and labelling such that all ingredients, associated health harms and warnings are listed </w:t>
      </w:r>
      <w:r w:rsidR="006C0DE1">
        <w:fldChar w:fldCharType="begin">
          <w:fldData xml:space="preserve">PEVuZE5vdGU+PENpdGU+PEF1dGhvcj5Fcmt1PC9BdXRob3I+PFllYXI+MjAxOTwvWWVhcj48UmVj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=
</w:fldData>
        </w:fldChar>
      </w:r>
      <w:r w:rsidR="00D961B9">
        <w:instrText xml:space="preserve"> ADDIN EN.CITE </w:instrText>
      </w:r>
      <w:r w:rsidR="00D961B9">
        <w:fldChar w:fldCharType="begin">
          <w:fldData xml:space="preserve">PEVuZE5vdGU+PENpdGU+PEF1dGhvcj5Fcmt1PC9BdXRob3I+PFllYXI+MjAxOTwvWWVhcj48UmVj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=
</w:fldData>
        </w:fldChar>
      </w:r>
      <w:r w:rsidR="00D961B9">
        <w:instrText xml:space="preserve"> ADDIN EN.CITE.DATA </w:instrText>
      </w:r>
      <w:r w:rsidR="00D961B9">
        <w:fldChar w:fldCharType="end"/>
      </w:r>
      <w:r w:rsidR="006C0DE1">
        <w:fldChar w:fldCharType="separate"/>
      </w:r>
      <w:r w:rsidR="00D961B9">
        <w:rPr>
          <w:noProof/>
        </w:rPr>
        <w:t>(24)</w:t>
      </w:r>
      <w:r w:rsidR="006C0DE1">
        <w:fldChar w:fldCharType="end"/>
      </w:r>
      <w:r w:rsidR="006C0DE1">
        <w:t>.</w:t>
      </w:r>
      <w:r w:rsidR="00690228">
        <w:t xml:space="preserve"> </w:t>
      </w:r>
      <w:r w:rsidR="00D037D8" w:rsidRPr="00D037D8">
        <w:t>The Cancer Council and the National Heart Foundation recommends the ban of retail sale of non-nicotine e-cigarettes</w:t>
      </w:r>
      <w:r w:rsidR="00D037D8">
        <w:fldChar w:fldCharType="begin"/>
      </w:r>
      <w:r w:rsidR="00D961B9">
        <w:instrText xml:space="preserve"> ADDIN EN.CITE &lt;EndNote&gt;&lt;Cite&gt;&lt;Author&gt;Cancer Council&lt;/Author&gt;&lt;Year&gt;2020&lt;/Year&gt;&lt;RecNum&gt;175&lt;/RecNum&gt;&lt;DisplayText&gt;(16)&lt;/DisplayText&gt;&lt;record&gt;&lt;rec-number&gt;175&lt;/rec-number&gt;&lt;foreign-keys&gt;&lt;key app="EN" db-id="55weeax5eftpwrera0apxe9swtsafp9ztvp2" timestamp="1605236680"&gt;175&lt;/key&gt;&lt;/foreign-keys&gt;&lt;ref-type name="Web Page"&gt;12&lt;/ref-type&gt;&lt;contributors&gt;&lt;authors&gt;&lt;author&gt;Cancer Council, &lt;/author&gt;&lt;/authors&gt;&lt;/contributors&gt;&lt;titles&gt;&lt;title&gt;E-cigarettes : what are they and are they harmful?&lt;/title&gt;&lt;/titles&gt;&lt;volume&gt;2020&lt;/volume&gt;&lt;number&gt;13 November&lt;/number&gt;&lt;dates&gt;&lt;year&gt;2020&lt;/year&gt;&lt;/dates&gt;&lt;pub-location&gt;Sydney&lt;/pub-location&gt;&lt;publisher&gt;Cancer Council&lt;/publisher&gt;&lt;urls&gt;&lt;related-urls&gt;&lt;url&gt;https://www.cancer.org.au/cancer-information/causes-and-prevention/smoking-and-tobacco/e-cigarettes&lt;/url&gt;&lt;/related-urls&gt;&lt;/urls&gt;&lt;/record&gt;&lt;/Cite&gt;&lt;/EndNote&gt;</w:instrText>
      </w:r>
      <w:r w:rsidR="00D037D8">
        <w:fldChar w:fldCharType="separate"/>
      </w:r>
      <w:r w:rsidR="00D961B9">
        <w:rPr>
          <w:noProof/>
        </w:rPr>
        <w:t>(16)</w:t>
      </w:r>
      <w:r w:rsidR="00D037D8">
        <w:fldChar w:fldCharType="end"/>
      </w:r>
      <w:r w:rsidR="00D037D8" w:rsidRPr="00D037D8">
        <w:t>.</w:t>
      </w:r>
      <w:r w:rsidR="00D037D8">
        <w:t xml:space="preserve"> </w:t>
      </w:r>
      <w:r w:rsidR="003E34E2">
        <w:t xml:space="preserve">Industry and supply-chain stakeholder objections citing economic </w:t>
      </w:r>
      <w:r w:rsidR="000E5044">
        <w:t>cause</w:t>
      </w:r>
      <w:r w:rsidR="00C15F7F">
        <w:t xml:space="preserve"> and </w:t>
      </w:r>
      <w:r w:rsidR="003E34E2">
        <w:t xml:space="preserve">lack of </w:t>
      </w:r>
      <w:r w:rsidR="00C15F7F">
        <w:t xml:space="preserve">data </w:t>
      </w:r>
      <w:r w:rsidR="00177EA6">
        <w:t xml:space="preserve">are on similar lines as for other </w:t>
      </w:r>
      <w:r w:rsidR="00C15F7F">
        <w:t>domains.</w:t>
      </w:r>
      <w:r w:rsidR="00C15F7F" w:rsidRPr="00C15F7F">
        <w:t xml:space="preserve"> Considerations of respect for autonomy, self-determination as well as consumer rights imply necessity for making way for provision of risk information through labelling is a necessity in a liberal democracy like Australia.</w:t>
      </w:r>
      <w:r w:rsidR="00177EA6">
        <w:t xml:space="preserve"> </w:t>
      </w:r>
      <w:r w:rsidR="00584081">
        <w:t xml:space="preserve">Effective labelling together with mass-media and social marketing </w:t>
      </w:r>
      <w:r>
        <w:t>interventions</w:t>
      </w:r>
      <w:r w:rsidR="00584081">
        <w:t xml:space="preserve"> for wa</w:t>
      </w:r>
      <w:r w:rsidR="006A772A">
        <w:t>r</w:t>
      </w:r>
      <w:r w:rsidR="00584081">
        <w:t>ning about dangers of e-cigare</w:t>
      </w:r>
      <w:r w:rsidR="0010303A">
        <w:t>t</w:t>
      </w:r>
      <w:r w:rsidR="00584081">
        <w:t xml:space="preserve">te is </w:t>
      </w:r>
      <w:r>
        <w:t xml:space="preserve">the least infringing public health intervention which needs to be considered. </w:t>
      </w:r>
      <w:r w:rsidR="0010303A">
        <w:t xml:space="preserve">This would fill an important policy gap and can be implemented in Australia, which has demonstrated its success in the space through successful implementation of plain packaging standards. </w:t>
      </w:r>
      <w:r w:rsidR="006A772A">
        <w:t xml:space="preserve">It is also important to stress that warning alone, as many proponents of libertarianism might argue, is unlikely to have major influence on usage of e-cigarettes. However, provision of information to citizens, through labelling is an ethical imperative for the government. This however, might be challenging considering the wide variety of e-cigarette products, and the consequent lack of certainty on its harms in short and long-term for users.    </w:t>
      </w:r>
    </w:p>
    <w:p w14:paraId="4C1A667A" w14:textId="3BE282B3" w:rsidR="00B201E7" w:rsidRDefault="007E7F2A" w:rsidP="00A603CE">
      <w:pPr>
        <w:pStyle w:val="Heading1"/>
        <w:spacing w:line="360" w:lineRule="auto"/>
      </w:pPr>
      <w:r w:rsidRPr="007E7F2A">
        <w:t>Enforc</w:t>
      </w:r>
      <w:r w:rsidR="00B201E7">
        <w:t>ing</w:t>
      </w:r>
      <w:r w:rsidRPr="007E7F2A">
        <w:t xml:space="preserve"> bans on </w:t>
      </w:r>
      <w:r w:rsidR="00B201E7">
        <w:t xml:space="preserve">e- </w:t>
      </w:r>
      <w:r w:rsidR="00B201E7" w:rsidRPr="007E7F2A">
        <w:t>advertising</w:t>
      </w:r>
      <w:r w:rsidRPr="007E7F2A">
        <w:t>, promotion and sponsorship</w:t>
      </w:r>
      <w:r w:rsidR="00B201E7">
        <w:t xml:space="preserve"> of e-cigarettes </w:t>
      </w:r>
    </w:p>
    <w:p w14:paraId="5C0BB9AA" w14:textId="2B3E216B" w:rsidR="00B201E7" w:rsidRDefault="00584081" w:rsidP="00A603CE">
      <w:pPr>
        <w:spacing w:line="360" w:lineRule="auto"/>
      </w:pPr>
      <w:r>
        <w:t>A</w:t>
      </w:r>
      <w:r w:rsidR="0059568A" w:rsidRPr="00811360">
        <w:t>dvertisements and marketing</w:t>
      </w:r>
      <w:r>
        <w:t xml:space="preserve"> for tobacco products, i</w:t>
      </w:r>
      <w:r w:rsidRPr="00584081">
        <w:t>ncluding restrictions on internet advertising</w:t>
      </w:r>
      <w:r>
        <w:t xml:space="preserve"> is enforced through </w:t>
      </w:r>
      <w:r w:rsidRPr="00584081">
        <w:t>Tobacco Advertising Prohibition Act 1992</w:t>
      </w:r>
      <w:r w:rsidR="00482E81">
        <w:fldChar w:fldCharType="begin"/>
      </w:r>
      <w:r w:rsidR="00D961B9">
        <w:instrText xml:space="preserve"> ADDIN EN.CITE &lt;EndNote&gt;&lt;Cite&gt;&lt;Author&gt;Government of Australia&lt;/Author&gt;&lt;Year&gt;2016 &lt;/Year&gt;&lt;RecNum&gt;186&lt;/RecNum&gt;&lt;DisplayText&gt;(25)&lt;/DisplayText&gt;&lt;record&gt;&lt;rec-number&gt;186&lt;/rec-number&gt;&lt;foreign-keys&gt;&lt;key app="EN" db-id="55weeax5eftpwrera0apxe9swtsafp9ztvp2" timestamp="1605255019"&gt;186&lt;/key&gt;&lt;/foreign-keys&gt;&lt;ref-type name="Legal Rule or Regulation"&gt;50&lt;/ref-type&gt;&lt;contributors&gt;&lt;authors&gt;&lt;author&gt;Government of Australia,&lt;/author&gt;&lt;/authors&gt;&lt;secondary-authors&gt;&lt;author&gt;Government of Australia,&lt;/author&gt;&lt;/secondary-authors&gt;&lt;/contributors&gt;&lt;titles&gt;&lt;title&gt;Tobacco Advertising Prohibition Act 1992 : Compilation No 13&lt;/title&gt;&lt;/titles&gt;&lt;volume&gt;No. 218, 1992&lt;/volume&gt;&lt;edition&gt;Compilation No 13&lt;/edition&gt;&lt;dates&gt;&lt;year&gt;2016 &lt;/year&gt;&lt;pub-dates&gt;&lt;date&gt;July 2016&lt;/date&gt;&lt;/pub-dates&gt;&lt;/dates&gt;&lt;pub-location&gt;Canberra&lt;/pub-location&gt;&lt;publisher&gt;Government of Australia &lt;/publisher&gt;&lt;urls&gt;&lt;related-urls&gt;&lt;url&gt;https://www.legislation.gov.au/Details/C2016C00899&lt;/url&gt;&lt;/related-urls&gt;&lt;/urls&gt;&lt;access-date&gt;13 Nov 2020&lt;/access-date&gt;&lt;/record&gt;&lt;/Cite&gt;&lt;/EndNote&gt;</w:instrText>
      </w:r>
      <w:r w:rsidR="00482E81">
        <w:fldChar w:fldCharType="separate"/>
      </w:r>
      <w:r w:rsidR="00D961B9">
        <w:rPr>
          <w:noProof/>
        </w:rPr>
        <w:t>(25)</w:t>
      </w:r>
      <w:r w:rsidR="00482E81">
        <w:fldChar w:fldCharType="end"/>
      </w:r>
      <w:r>
        <w:t xml:space="preserve">. </w:t>
      </w:r>
      <w:r w:rsidR="00D64BCA">
        <w:t>E</w:t>
      </w:r>
      <w:r>
        <w:t>-cigarettes without nicotine do not</w:t>
      </w:r>
      <w:r w:rsidR="00D64BCA">
        <w:t xml:space="preserve"> come under the purview of this act and as such their </w:t>
      </w:r>
      <w:r w:rsidR="00D64BCA" w:rsidRPr="00584081">
        <w:t>marketing</w:t>
      </w:r>
      <w:r w:rsidRPr="00584081">
        <w:t xml:space="preserve"> and advertising </w:t>
      </w:r>
      <w:r w:rsidR="00D64BCA">
        <w:t xml:space="preserve">largely unregulated </w:t>
      </w:r>
      <w:r w:rsidR="00482E81">
        <w:t>and</w:t>
      </w:r>
      <w:r w:rsidR="00D64BCA">
        <w:t xml:space="preserve"> industry </w:t>
      </w:r>
      <w:r w:rsidRPr="00584081">
        <w:t>employing tactics of former tobacco marketing campaigns</w:t>
      </w:r>
      <w:r w:rsidR="00D64BCA">
        <w:t xml:space="preserve">. The marketing objective is to </w:t>
      </w:r>
      <w:r>
        <w:t xml:space="preserve">associate </w:t>
      </w:r>
      <w:r w:rsidR="00D64BCA">
        <w:t xml:space="preserve">e-cigarettes </w:t>
      </w:r>
      <w:r>
        <w:t xml:space="preserve">with </w:t>
      </w:r>
      <w:r w:rsidRPr="00584081">
        <w:t>glamour and desirable lifestyles</w:t>
      </w:r>
      <w:r>
        <w:t xml:space="preserve">. </w:t>
      </w:r>
      <w:r w:rsidR="008D6DF6">
        <w:t>Analysis on e</w:t>
      </w:r>
      <w:r w:rsidR="008D6DF6" w:rsidRPr="008D6DF6">
        <w:t>-</w:t>
      </w:r>
      <w:r w:rsidR="008D6DF6">
        <w:t>ci</w:t>
      </w:r>
      <w:r w:rsidR="008D6DF6" w:rsidRPr="008D6DF6">
        <w:t xml:space="preserve">garette </w:t>
      </w:r>
      <w:r w:rsidR="008D6DF6">
        <w:t>p</w:t>
      </w:r>
      <w:r w:rsidR="008D6DF6" w:rsidRPr="008D6DF6">
        <w:t xml:space="preserve">romotion on </w:t>
      </w:r>
      <w:r w:rsidR="008D6DF6">
        <w:t xml:space="preserve">social media highlights </w:t>
      </w:r>
      <w:r w:rsidR="008D6DF6" w:rsidRPr="008D6DF6">
        <w:t xml:space="preserve"> </w:t>
      </w:r>
      <w:r w:rsidR="008D6DF6">
        <w:t xml:space="preserve">most </w:t>
      </w:r>
      <w:r w:rsidR="00D64BCA">
        <w:t xml:space="preserve">aim </w:t>
      </w:r>
      <w:r w:rsidR="008D6DF6">
        <w:t>to show them as health</w:t>
      </w:r>
      <w:r w:rsidR="00D64BCA">
        <w:t>-</w:t>
      </w:r>
      <w:r w:rsidR="008D6DF6">
        <w:t>conducive devices,  and many circumvented Australian</w:t>
      </w:r>
      <w:r w:rsidR="00D64BCA">
        <w:t xml:space="preserve"> tobacco control law</w:t>
      </w:r>
      <w:r w:rsidR="008D6DF6">
        <w:t>s</w:t>
      </w:r>
      <w:r w:rsidR="008D6DF6">
        <w:fldChar w:fldCharType="begin">
          <w:fldData xml:space="preserve">PEVuZE5vdGU+PENpdGU+PEF1dGhvcj5NY0NhdXNsYW5kPC9BdXRob3I+PFllYXI+MjAxOTwvWWVh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</w:fldData>
        </w:fldChar>
      </w:r>
      <w:r w:rsidR="00D961B9">
        <w:instrText xml:space="preserve"> ADDIN EN.CITE </w:instrText>
      </w:r>
      <w:r w:rsidR="00D961B9">
        <w:fldChar w:fldCharType="begin">
          <w:fldData xml:space="preserve">PEVuZE5vdGU+PENpdGU+PEF1dGhvcj5NY0NhdXNsYW5kPC9BdXRob3I+PFllYXI+MjAxOTwvWWVh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</w:fldData>
        </w:fldChar>
      </w:r>
      <w:r w:rsidR="00D961B9">
        <w:instrText xml:space="preserve"> ADDIN EN.CITE.DATA </w:instrText>
      </w:r>
      <w:r w:rsidR="00D961B9">
        <w:fldChar w:fldCharType="end"/>
      </w:r>
      <w:r w:rsidR="008D6DF6">
        <w:fldChar w:fldCharType="separate"/>
      </w:r>
      <w:r w:rsidR="00D961B9">
        <w:rPr>
          <w:noProof/>
        </w:rPr>
        <w:t>(26-28)</w:t>
      </w:r>
      <w:r w:rsidR="008D6DF6">
        <w:fldChar w:fldCharType="end"/>
      </w:r>
      <w:r w:rsidR="008D6DF6">
        <w:t xml:space="preserve">. Regulating social media however is challenging considering the borderless nature of internet. </w:t>
      </w:r>
    </w:p>
    <w:p w14:paraId="08267554" w14:textId="0148931D" w:rsidR="00C210A3" w:rsidRDefault="00C210A3" w:rsidP="00A603CE">
      <w:pPr>
        <w:spacing w:line="360" w:lineRule="auto"/>
      </w:pPr>
      <w:r w:rsidRPr="00C210A3">
        <w:rPr>
          <w:lang w:val="en-AU"/>
        </w:rPr>
        <w:t>However, a bigger issue in the space is the targeting of youth. E-cigarettes are available in several flavours and</w:t>
      </w:r>
      <w:r w:rsidR="00D64BCA">
        <w:rPr>
          <w:lang w:val="en-AU"/>
        </w:rPr>
        <w:t xml:space="preserve"> are being</w:t>
      </w:r>
      <w:r w:rsidRPr="00C210A3">
        <w:rPr>
          <w:lang w:val="en-AU"/>
        </w:rPr>
        <w:t xml:space="preserve"> specifically target</w:t>
      </w:r>
      <w:r w:rsidR="00D64BCA">
        <w:rPr>
          <w:lang w:val="en-AU"/>
        </w:rPr>
        <w:t>ed to</w:t>
      </w:r>
      <w:r w:rsidRPr="00C210A3">
        <w:rPr>
          <w:lang w:val="en-AU"/>
        </w:rPr>
        <w:t xml:space="preserve"> adolescents and young adults who </w:t>
      </w:r>
      <w:r w:rsidRPr="00C210A3">
        <w:rPr>
          <w:lang w:val="en-AU"/>
        </w:rPr>
        <w:lastRenderedPageBreak/>
        <w:t>finding these flavours attractive</w:t>
      </w:r>
      <w:r w:rsidR="00A603CE">
        <w:rPr>
          <w:lang w:val="en-AU"/>
        </w:rPr>
        <w:fldChar w:fldCharType="begin">
          <w:fldData xml:space="preserve">PEVuZE5vdGU+PENpdGU+PEF1dGhvcj5SYWo8L0F1dGhvcj48WWVhcj4yMDE4PC9ZZWFyPjxSZWNO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</w:fldData>
        </w:fldChar>
      </w:r>
      <w:r w:rsidR="00D961B9">
        <w:rPr>
          <w:lang w:val="en-AU"/>
        </w:rPr>
        <w:instrText xml:space="preserve"> ADDIN EN.CITE </w:instrText>
      </w:r>
      <w:r w:rsidR="00D961B9">
        <w:rPr>
          <w:lang w:val="en-AU"/>
        </w:rPr>
        <w:fldChar w:fldCharType="begin">
          <w:fldData xml:space="preserve">PEVuZE5vdGU+PENpdGU+PEF1dGhvcj5SYWo8L0F1dGhvcj48WWVhcj4yMDE4PC9ZZWFyPjxSZWNO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</w:fldData>
        </w:fldChar>
      </w:r>
      <w:r w:rsidR="00D961B9">
        <w:rPr>
          <w:lang w:val="en-AU"/>
        </w:rPr>
        <w:instrText xml:space="preserve"> ADDIN EN.CITE.DATA </w:instrText>
      </w:r>
      <w:r w:rsidR="00D961B9">
        <w:rPr>
          <w:lang w:val="en-AU"/>
        </w:rPr>
      </w:r>
      <w:r w:rsidR="00D961B9">
        <w:rPr>
          <w:lang w:val="en-AU"/>
        </w:rPr>
        <w:fldChar w:fldCharType="end"/>
      </w:r>
      <w:r w:rsidR="00A603CE">
        <w:rPr>
          <w:lang w:val="en-AU"/>
        </w:rPr>
      </w:r>
      <w:r w:rsidR="00A603CE">
        <w:rPr>
          <w:lang w:val="en-AU"/>
        </w:rPr>
        <w:fldChar w:fldCharType="separate"/>
      </w:r>
      <w:r w:rsidR="00D961B9">
        <w:rPr>
          <w:noProof/>
          <w:lang w:val="en-AU"/>
        </w:rPr>
        <w:t>(29)</w:t>
      </w:r>
      <w:r w:rsidR="00A603CE">
        <w:rPr>
          <w:lang w:val="en-AU"/>
        </w:rPr>
        <w:fldChar w:fldCharType="end"/>
      </w:r>
      <w:r w:rsidRPr="00C210A3">
        <w:rPr>
          <w:lang w:val="en-AU"/>
        </w:rPr>
        <w:t xml:space="preserve">. </w:t>
      </w:r>
      <w:r>
        <w:rPr>
          <w:lang w:val="en-AU"/>
        </w:rPr>
        <w:t xml:space="preserve">There is an increased concern around their </w:t>
      </w:r>
      <w:r w:rsidR="006A772A">
        <w:rPr>
          <w:lang w:val="en-AU"/>
        </w:rPr>
        <w:t>ingestion by</w:t>
      </w:r>
      <w:r>
        <w:rPr>
          <w:lang w:val="en-AU"/>
        </w:rPr>
        <w:t xml:space="preserve"> children with reports </w:t>
      </w:r>
      <w:r w:rsidR="00D64BCA">
        <w:rPr>
          <w:lang w:val="en-AU"/>
        </w:rPr>
        <w:t xml:space="preserve">of death </w:t>
      </w:r>
      <w:r>
        <w:rPr>
          <w:lang w:val="en-AU"/>
        </w:rPr>
        <w:t xml:space="preserve">from USA </w:t>
      </w:r>
      <w:r w:rsidR="00D64BCA">
        <w:rPr>
          <w:lang w:val="en-AU"/>
        </w:rPr>
        <w:t xml:space="preserve">being reported </w:t>
      </w:r>
      <w:r>
        <w:rPr>
          <w:lang w:val="en-AU"/>
        </w:rPr>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rPr>
          <w:lang w:val="en-AU"/>
        </w:rPr>
        <w:instrText xml:space="preserve"> ADDIN EN.CITE </w:instrText>
      </w:r>
      <w:r w:rsidR="00D961B9">
        <w:rPr>
          <w:lang w:val="en-AU"/>
        </w:rPr>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rPr>
          <w:lang w:val="en-AU"/>
        </w:rPr>
        <w:instrText xml:space="preserve"> ADDIN EN.CITE.DATA </w:instrText>
      </w:r>
      <w:r w:rsidR="00D961B9">
        <w:rPr>
          <w:lang w:val="en-AU"/>
        </w:rPr>
      </w:r>
      <w:r w:rsidR="00D961B9">
        <w:rPr>
          <w:lang w:val="en-AU"/>
        </w:rPr>
        <w:fldChar w:fldCharType="end"/>
      </w:r>
      <w:r>
        <w:rPr>
          <w:lang w:val="en-AU"/>
        </w:rPr>
      </w:r>
      <w:r>
        <w:rPr>
          <w:lang w:val="en-AU"/>
        </w:rPr>
        <w:fldChar w:fldCharType="separate"/>
      </w:r>
      <w:r w:rsidR="00D961B9">
        <w:rPr>
          <w:noProof/>
          <w:lang w:val="en-AU"/>
        </w:rPr>
        <w:t>(14)</w:t>
      </w:r>
      <w:r>
        <w:rPr>
          <w:lang w:val="en-AU"/>
        </w:rPr>
        <w:fldChar w:fldCharType="end"/>
      </w:r>
      <w:r>
        <w:rPr>
          <w:lang w:val="en-AU"/>
        </w:rPr>
        <w:t xml:space="preserve"> .</w:t>
      </w:r>
      <w:r w:rsidR="00A47B9D" w:rsidRPr="00A47B9D">
        <w:rPr>
          <w:lang w:val="en-AU"/>
        </w:rPr>
        <w:t xml:space="preserve"> </w:t>
      </w:r>
      <w:r w:rsidR="00A47B9D">
        <w:rPr>
          <w:lang w:val="en-AU"/>
        </w:rPr>
        <w:t xml:space="preserve">Children, lack autonomy in decision making </w:t>
      </w:r>
      <w:r w:rsidR="00D64BCA">
        <w:rPr>
          <w:lang w:val="en-AU"/>
        </w:rPr>
        <w:t xml:space="preserve">and there is a </w:t>
      </w:r>
      <w:r w:rsidR="00A47B9D">
        <w:rPr>
          <w:lang w:val="en-AU"/>
        </w:rPr>
        <w:t xml:space="preserve">need for instituting public health action to protect them. </w:t>
      </w:r>
      <w:r w:rsidR="006A772A">
        <w:rPr>
          <w:lang w:val="en-AU"/>
        </w:rPr>
        <w:t xml:space="preserve">Apart from vulnerability, </w:t>
      </w:r>
      <w:r w:rsidR="000357B5">
        <w:rPr>
          <w:lang w:val="en-AU"/>
        </w:rPr>
        <w:t xml:space="preserve">there are also </w:t>
      </w:r>
      <w:r w:rsidR="006A772A">
        <w:rPr>
          <w:lang w:val="en-AU"/>
        </w:rPr>
        <w:t xml:space="preserve">concerns around long term harms for e-cigarette use </w:t>
      </w:r>
      <w:r w:rsidR="000357B5">
        <w:rPr>
          <w:lang w:val="en-AU"/>
        </w:rPr>
        <w:t xml:space="preserve">in children and younger people. </w:t>
      </w:r>
      <w:r w:rsidR="00A47B9D">
        <w:rPr>
          <w:lang w:val="en-AU"/>
        </w:rPr>
        <w:t xml:space="preserve">Proponents of e-cigarettes have for long claimed that there is no credence to the </w:t>
      </w:r>
      <w:r w:rsidR="000357B5">
        <w:rPr>
          <w:lang w:val="en-AU"/>
        </w:rPr>
        <w:t>“</w:t>
      </w:r>
      <w:r w:rsidR="00A47B9D">
        <w:rPr>
          <w:lang w:val="en-AU"/>
        </w:rPr>
        <w:t>gateway effect</w:t>
      </w:r>
      <w:r w:rsidR="000357B5">
        <w:rPr>
          <w:lang w:val="en-AU"/>
        </w:rPr>
        <w:t>”</w:t>
      </w:r>
      <w:r w:rsidR="00A47B9D">
        <w:rPr>
          <w:lang w:val="en-AU"/>
        </w:rPr>
        <w:t xml:space="preserve"> but a recent</w:t>
      </w:r>
      <w:r w:rsidRPr="00C210A3">
        <w:rPr>
          <w:lang w:val="en-AU"/>
        </w:rPr>
        <w:t xml:space="preserve"> meta-analysis of longitudinal studies with data from 17,389 adolescents and young adults, found that those who used e-cigarette were more likely to initiate and use cigarette</w:t>
      </w:r>
      <w:r w:rsidR="000357B5">
        <w:rPr>
          <w:lang w:val="en-AU"/>
        </w:rPr>
        <w:t>s</w:t>
      </w:r>
      <w:r w:rsidRPr="00C210A3">
        <w:rPr>
          <w:lang w:val="en-AU"/>
        </w:rPr>
        <w:t>(past 30-day use) than those who do not</w:t>
      </w:r>
      <w:r w:rsidR="000357B5">
        <w:rPr>
          <w:lang w:val="en-AU"/>
        </w:rPr>
        <w:t xml:space="preserve"> </w:t>
      </w:r>
      <w:r>
        <w:rPr>
          <w:lang w:val="en-AU"/>
        </w:rPr>
        <w:fldChar w:fldCharType="begin">
          <w:fldData xml:space="preserve">PEVuZE5vdGU+PENpdGU+PEF1dGhvcj5Tb25lamk8L0F1dGhvcj48WWVhcj4yMDE3PC9ZZWFyPjxS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</w:fldData>
        </w:fldChar>
      </w:r>
      <w:r w:rsidR="00D961B9">
        <w:rPr>
          <w:lang w:val="en-AU"/>
        </w:rPr>
        <w:instrText xml:space="preserve"> ADDIN EN.CITE </w:instrText>
      </w:r>
      <w:r w:rsidR="00D961B9">
        <w:rPr>
          <w:lang w:val="en-AU"/>
        </w:rPr>
        <w:fldChar w:fldCharType="begin">
          <w:fldData xml:space="preserve">PEVuZE5vdGU+PENpdGU+PEF1dGhvcj5Tb25lamk8L0F1dGhvcj48WWVhcj4yMDE3PC9ZZWFyPjxS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</w:fldData>
        </w:fldChar>
      </w:r>
      <w:r w:rsidR="00D961B9">
        <w:rPr>
          <w:lang w:val="en-AU"/>
        </w:rPr>
        <w:instrText xml:space="preserve"> ADDIN EN.CITE.DATA </w:instrText>
      </w:r>
      <w:r w:rsidR="00D961B9">
        <w:rPr>
          <w:lang w:val="en-AU"/>
        </w:rPr>
      </w:r>
      <w:r w:rsidR="00D961B9">
        <w:rPr>
          <w:lang w:val="en-AU"/>
        </w:rPr>
        <w:fldChar w:fldCharType="end"/>
      </w:r>
      <w:r>
        <w:rPr>
          <w:lang w:val="en-AU"/>
        </w:rPr>
      </w:r>
      <w:r>
        <w:rPr>
          <w:lang w:val="en-AU"/>
        </w:rPr>
        <w:fldChar w:fldCharType="separate"/>
      </w:r>
      <w:r w:rsidR="00D961B9">
        <w:rPr>
          <w:noProof/>
          <w:lang w:val="en-AU"/>
        </w:rPr>
        <w:t>(30, 31)</w:t>
      </w:r>
      <w:r>
        <w:rPr>
          <w:lang w:val="en-AU"/>
        </w:rPr>
        <w:fldChar w:fldCharType="end"/>
      </w:r>
      <w:r w:rsidR="00A47B9D">
        <w:rPr>
          <w:lang w:val="en-AU"/>
        </w:rPr>
        <w:t xml:space="preserve">. </w:t>
      </w:r>
      <w:r w:rsidR="009E3D13">
        <w:t>In Australia</w:t>
      </w:r>
      <w:r w:rsidR="000357B5">
        <w:t>,</w:t>
      </w:r>
      <w:r w:rsidR="009E3D13">
        <w:t xml:space="preserve"> c</w:t>
      </w:r>
      <w:r w:rsidR="009E3D13" w:rsidRPr="0059568A">
        <w:t>urrent e-cigarette use</w:t>
      </w:r>
      <w:r w:rsidR="009E3D13">
        <w:t xml:space="preserve"> </w:t>
      </w:r>
      <w:r w:rsidR="009E3D13" w:rsidRPr="0059568A">
        <w:t xml:space="preserve">have increased </w:t>
      </w:r>
      <w:r w:rsidR="009E3D13">
        <w:t>between 2016 and 2019</w:t>
      </w:r>
      <w:r w:rsidR="000357B5">
        <w:fldChar w:fldCharType="begin"/>
      </w:r>
      <w:r w:rsidR="000357B5">
        <w:instrText xml:space="preserve"> ADDIN EN.CITE &lt;EndNote&gt;&lt;Cite&gt;&lt;Author&gt;AIHW&lt;/Author&gt;&lt;Year&gt;2020&lt;/Year&gt;&lt;RecNum&gt;3&lt;/RecNum&gt;&lt;DisplayText&gt;(3)&lt;/DisplayText&gt;&lt;record&gt;&lt;rec-number&gt;3&lt;/rec-number&gt;&lt;foreign-keys&gt;&lt;key app="EN" db-id="raf0avx22tvvrceszznxaxpr5eatwwz5tzte" timestamp="1607451273"&gt;3&lt;/key&gt;&lt;/foreign-keys&gt;&lt;ref-type name="Report"&gt;27&lt;/ref-type&gt;&lt;contributors&gt;&lt;authors&gt;&lt;author&gt;AIHW&lt;/author&gt;&lt;/authors&gt;&lt;tertiary-authors&gt;&lt;author&gt;Australian Institute of Health and Welfare,&lt;/author&gt;&lt;/tertiary-authors&gt;&lt;/contributors&gt;&lt;titles&gt;&lt;title&gt;National Drug Strategy Household Survey 2019&lt;/title&gt;&lt;secondary-title&gt;Drug Statistics series no. 32. PHE 270.&lt;/secondary-title&gt;&lt;/titles&gt;&lt;dates&gt;&lt;year&gt;2020&lt;/year&gt;&lt;/dates&gt;&lt;pub-location&gt;Canberra.&lt;/pub-location&gt;&lt;publisher&gt;Australian Institute of Health and Welfare,&lt;/publisher&gt;&lt;urls&gt;&lt;related-urls&gt;&lt;url&gt;https://www.aihw.gov.au/about-our-data/our-data-collections/national-drug-strategy-household-survey/2019-ndshs&lt;/url&gt;&lt;/related-urls&gt;&lt;/urls&gt;&lt;access-date&gt;10 November 2020&lt;/access-date&gt;&lt;/record&gt;&lt;/Cite&gt;&lt;/EndNote&gt;</w:instrText>
      </w:r>
      <w:r w:rsidR="000357B5">
        <w:fldChar w:fldCharType="separate"/>
      </w:r>
      <w:r w:rsidR="000357B5">
        <w:rPr>
          <w:noProof/>
        </w:rPr>
        <w:t>(3)</w:t>
      </w:r>
      <w:r w:rsidR="000357B5">
        <w:fldChar w:fldCharType="end"/>
      </w:r>
      <w:r w:rsidR="000357B5">
        <w:t xml:space="preserve">. </w:t>
      </w:r>
      <w:r w:rsidR="009E3D13">
        <w:t xml:space="preserve"> </w:t>
      </w:r>
      <w:r w:rsidR="000357B5">
        <w:t>M</w:t>
      </w:r>
      <w:r w:rsidR="009E3D13">
        <w:t xml:space="preserve">ost of </w:t>
      </w:r>
      <w:r w:rsidR="000357B5">
        <w:t>the increase is</w:t>
      </w:r>
      <w:r w:rsidR="009E3D13">
        <w:t xml:space="preserve"> in younger people - </w:t>
      </w:r>
      <w:r w:rsidR="009E3D13" w:rsidRPr="0059568A">
        <w:t xml:space="preserve">from 6.8% to 18.7% </w:t>
      </w:r>
      <w:r w:rsidR="009E3D13">
        <w:t xml:space="preserve">in </w:t>
      </w:r>
      <w:r w:rsidR="009E3D13" w:rsidRPr="0059568A">
        <w:t>18-</w:t>
      </w:r>
      <w:r w:rsidR="004020CA" w:rsidRPr="0059568A">
        <w:t xml:space="preserve">24 </w:t>
      </w:r>
      <w:r w:rsidR="004020CA">
        <w:t>year</w:t>
      </w:r>
      <w:r w:rsidR="000357B5">
        <w:t xml:space="preserve"> olds, </w:t>
      </w:r>
      <w:r w:rsidR="009E3D13" w:rsidRPr="0059568A">
        <w:t>and</w:t>
      </w:r>
      <w:r w:rsidR="000357B5" w:rsidRPr="000357B5">
        <w:t xml:space="preserve"> </w:t>
      </w:r>
      <w:r w:rsidR="000357B5">
        <w:t>from</w:t>
      </w:r>
      <w:r w:rsidR="000357B5" w:rsidRPr="0059568A">
        <w:t xml:space="preserve"> 3.6% to 13.7%</w:t>
      </w:r>
      <w:r w:rsidR="000357B5">
        <w:t xml:space="preserve"> in </w:t>
      </w:r>
      <w:r w:rsidR="009E3D13" w:rsidRPr="0059568A">
        <w:t>25-29-year olds (AIHW, 2020</w:t>
      </w:r>
      <w:r w:rsidR="009E3D13">
        <w:t xml:space="preserve">). </w:t>
      </w:r>
      <w:r w:rsidR="00A47B9D">
        <w:rPr>
          <w:lang w:val="en-AU"/>
        </w:rPr>
        <w:t>A</w:t>
      </w:r>
      <w:r w:rsidR="009E3D13">
        <w:rPr>
          <w:lang w:val="en-AU"/>
        </w:rPr>
        <w:t>s</w:t>
      </w:r>
      <w:r w:rsidR="00A47B9D">
        <w:rPr>
          <w:lang w:val="en-AU"/>
        </w:rPr>
        <w:t xml:space="preserve"> such the utility of a </w:t>
      </w:r>
      <w:r w:rsidR="009E3D13">
        <w:rPr>
          <w:lang w:val="en-AU"/>
        </w:rPr>
        <w:t xml:space="preserve">complete </w:t>
      </w:r>
      <w:r w:rsidR="00A47B9D">
        <w:rPr>
          <w:lang w:val="en-AU"/>
        </w:rPr>
        <w:t xml:space="preserve">ban on e-cigarette </w:t>
      </w:r>
      <w:r w:rsidR="00F34863">
        <w:rPr>
          <w:lang w:val="en-AU"/>
        </w:rPr>
        <w:t>for protecting the public good of low tobacco consumption in Australia</w:t>
      </w:r>
      <w:r w:rsidR="009E3D13">
        <w:rPr>
          <w:lang w:val="en-AU"/>
        </w:rPr>
        <w:t xml:space="preserve"> might be considered  necessary to serve an utilitarian purpose </w:t>
      </w:r>
      <w:r w:rsidR="00F34863">
        <w:rPr>
          <w:lang w:val="en-AU"/>
        </w:rPr>
        <w:fldChar w:fldCharType="begin"/>
      </w:r>
      <w:r w:rsidR="00D961B9">
        <w:rPr>
          <w:lang w:val="en-AU"/>
        </w:rPr>
        <w:instrText xml:space="preserve"> ADDIN EN.CITE &lt;EndNote&gt;&lt;Cite&gt;&lt;Author&gt;Dawson&lt;/Author&gt;&lt;Year&gt;2017&lt;/Year&gt;&lt;RecNum&gt;168&lt;/RecNum&gt;&lt;DisplayText&gt;(7)&lt;/DisplayText&gt;&lt;record&gt;&lt;rec-number&gt;168&lt;/rec-number&gt;&lt;foreign-keys&gt;&lt;key app="EN" db-id="55weeax5eftpwrera0apxe9swtsafp9ztvp2" timestamp="1605153732"&gt;168&lt;/key&gt;&lt;/foreign-keys&gt;&lt;ref-type name="Journal Article"&gt;17&lt;/ref-type&gt;&lt;contributors&gt;&lt;authors&gt;&lt;author&gt;Dawson, Angus&lt;/author&gt;&lt;author&gt;Verweij, Marcel&lt;/author&gt;&lt;/authors&gt;&lt;/contributors&gt;&lt;titles&gt;&lt;title&gt;No Smoke Without Fire: Harm Reduction, E-Cigarettes and the Smoking Endgame&lt;/title&gt;&lt;secondary-title&gt;Public Health Ethics&lt;/secondary-title&gt;&lt;/titles&gt;&lt;periodical&gt;&lt;full-title&gt;Public Health Ethics&lt;/full-title&gt;&lt;/periodical&gt;&lt;pages&gt;1-4&lt;/pages&gt;&lt;volume&gt;10&lt;/volume&gt;&lt;number&gt;1&lt;/number&gt;&lt;dates&gt;&lt;year&gt;2017&lt;/year&gt;&lt;/dates&gt;&lt;isbn&gt;1754-9973&lt;/isbn&gt;&lt;urls&gt;&lt;related-urls&gt;&lt;url&gt;https://doi.org/10.1093/phe/phx003&lt;/url&gt;&lt;/related-urls&gt;&lt;/urls&gt;&lt;electronic-resource-num&gt;10.1093/phe/phx003&lt;/electronic-resource-num&gt;&lt;access-date&gt;11/12/2020&lt;/access-date&gt;&lt;/record&gt;&lt;/Cite&gt;&lt;/EndNote&gt;</w:instrText>
      </w:r>
      <w:r w:rsidR="00F34863">
        <w:rPr>
          <w:lang w:val="en-AU"/>
        </w:rPr>
        <w:fldChar w:fldCharType="separate"/>
      </w:r>
      <w:r w:rsidR="00D961B9">
        <w:rPr>
          <w:noProof/>
          <w:lang w:val="en-AU"/>
        </w:rPr>
        <w:t>(7)</w:t>
      </w:r>
      <w:r w:rsidR="00F34863">
        <w:rPr>
          <w:lang w:val="en-AU"/>
        </w:rPr>
        <w:fldChar w:fldCharType="end"/>
      </w:r>
      <w:r w:rsidR="009E3D13">
        <w:rPr>
          <w:lang w:val="en-AU"/>
        </w:rPr>
        <w:t xml:space="preserve"> </w:t>
      </w:r>
      <w:r w:rsidR="00F34863">
        <w:rPr>
          <w:lang w:val="en-AU"/>
        </w:rPr>
        <w:t>.</w:t>
      </w:r>
    </w:p>
    <w:p w14:paraId="2DE1D5EB" w14:textId="6BF79529" w:rsidR="00FD56AF" w:rsidRPr="00B201E7" w:rsidRDefault="007E7F2A" w:rsidP="00A603CE">
      <w:pPr>
        <w:pStyle w:val="Heading1"/>
        <w:spacing w:line="360" w:lineRule="auto"/>
        <w:rPr>
          <w:lang w:val="en-AU"/>
        </w:rPr>
      </w:pPr>
      <w:r w:rsidRPr="00B201E7">
        <w:rPr>
          <w:lang w:val="en-AU"/>
        </w:rPr>
        <w:t>Rais</w:t>
      </w:r>
      <w:r w:rsidR="00B201E7" w:rsidRPr="00B201E7">
        <w:rPr>
          <w:lang w:val="en-AU"/>
        </w:rPr>
        <w:t>ing</w:t>
      </w:r>
      <w:r w:rsidRPr="00B201E7">
        <w:rPr>
          <w:lang w:val="en-AU"/>
        </w:rPr>
        <w:t xml:space="preserve"> taxes on </w:t>
      </w:r>
      <w:r w:rsidR="00B201E7" w:rsidRPr="00B201E7">
        <w:rPr>
          <w:lang w:val="en-AU"/>
        </w:rPr>
        <w:t xml:space="preserve">e-cigarettes </w:t>
      </w:r>
    </w:p>
    <w:p w14:paraId="0C355F49" w14:textId="16828695" w:rsidR="00FD56AF" w:rsidRPr="00B201E7" w:rsidRDefault="007D05D8" w:rsidP="00A603CE">
      <w:pPr>
        <w:spacing w:line="360" w:lineRule="auto"/>
        <w:rPr>
          <w:lang w:val="en-AU"/>
        </w:rPr>
      </w:pPr>
      <w:r>
        <w:rPr>
          <w:lang w:val="en-AU"/>
        </w:rPr>
        <w:t>The e-cigare</w:t>
      </w:r>
      <w:r w:rsidR="00E3198B">
        <w:rPr>
          <w:lang w:val="en-AU"/>
        </w:rPr>
        <w:t>t</w:t>
      </w:r>
      <w:r>
        <w:rPr>
          <w:lang w:val="en-AU"/>
        </w:rPr>
        <w:t xml:space="preserve">te industry has </w:t>
      </w:r>
      <w:r w:rsidR="00D64BCA">
        <w:rPr>
          <w:lang w:val="en-AU"/>
        </w:rPr>
        <w:t xml:space="preserve">in last few years </w:t>
      </w:r>
      <w:r>
        <w:rPr>
          <w:lang w:val="en-AU"/>
        </w:rPr>
        <w:t>consolidat</w:t>
      </w:r>
      <w:r w:rsidR="00D64BCA">
        <w:rPr>
          <w:lang w:val="en-AU"/>
        </w:rPr>
        <w:t>ed</w:t>
      </w:r>
      <w:r>
        <w:rPr>
          <w:lang w:val="en-AU"/>
        </w:rPr>
        <w:t xml:space="preserve"> through mergers and acquisitions by tobacco companies</w:t>
      </w:r>
      <w:r w:rsidR="00C210A3">
        <w:rPr>
          <w:lang w:val="en-AU"/>
        </w:rPr>
        <w:fldChar w:fldCharType="begin"/>
      </w:r>
      <w:r w:rsidR="00D961B9">
        <w:rPr>
          <w:lang w:val="en-AU"/>
        </w:rPr>
        <w:instrText xml:space="preserve"> ADDIN EN.CITE &lt;EndNote&gt;&lt;Cite&gt;&lt;Author&gt;Houston&lt;/Author&gt;&lt;Year&gt;2020&lt;/Year&gt;&lt;RecNum&gt;176&lt;/RecNum&gt;&lt;DisplayText&gt;(32)&lt;/DisplayText&gt;&lt;record&gt;&lt;rec-number&gt;176&lt;/rec-number&gt;&lt;foreign-keys&gt;&lt;key app="EN" db-id="55weeax5eftpwrera0apxe9swtsafp9ztvp2" timestamp="1605243070"&gt;176&lt;/key&gt;&lt;/foreign-keys&gt;&lt;ref-type name="Journal Article"&gt;17&lt;/ref-type&gt;&lt;contributors&gt;&lt;authors&gt;&lt;author&gt;Houston, A. R.&lt;/author&gt;&lt;author&gt;Howard, A.&lt;/author&gt;&lt;author&gt;Sweanor, D.&lt;/author&gt;&lt;/authors&gt;&lt;/contributors&gt;&lt;auth-address&gt;Adam R. Houston is a PhD candidate in the Faculty of Law, University of Ottawa, Ottawa, ON, Canada. Amelia Howard is a PhD candidate in the Department of Sociology and Legal Studies, University of Waterloo, Waterloo, ON, Canada. David Sweanor is with the Centre for Health Law, Policy and Ethics, University of Ottawa.&lt;/auth-address&gt;&lt;titles&gt;&lt;title&gt;Placing the Legal Vape Market in the Hands of Big Tobacco&lt;/title&gt;&lt;secondary-title&gt;Am J Public Health&lt;/secondary-title&gt;&lt;/titles&gt;&lt;periodical&gt;&lt;full-title&gt;Am J Public Health&lt;/full-title&gt;&lt;/periodical&gt;&lt;pages&gt;781-782&lt;/pages&gt;&lt;volume&gt;110&lt;/volume&gt;&lt;number&gt;6&lt;/number&gt;&lt;edition&gt;2020/05/07&lt;/edition&gt;&lt;keywords&gt;&lt;keyword&gt;Electronic Nicotine Delivery Systems/*standards/statistics &amp;amp; numerical data&lt;/keyword&gt;&lt;keyword&gt;*Guidelines as Topic&lt;/keyword&gt;&lt;keyword&gt;*Health Policy&lt;/keyword&gt;&lt;keyword&gt;Humans&lt;/keyword&gt;&lt;keyword&gt;Public Health/*legislation &amp;amp; jurisprudence/statistics &amp;amp; numerical data&lt;/keyword&gt;&lt;keyword&gt;Tobacco Industry/*legislation &amp;amp; jurisprudence/*standards&lt;/keyword&gt;&lt;keyword&gt;United States&lt;/keyword&gt;&lt;keyword&gt;Vaping/*legislation &amp;amp; jurisprudence&lt;/keyword&gt;&lt;/keywords&gt;&lt;dates&gt;&lt;year&gt;2020&lt;/year&gt;&lt;pub-dates&gt;&lt;date&gt;Jun&lt;/date&gt;&lt;/pub-dates&gt;&lt;/dates&gt;&lt;isbn&gt;0090-0036 (Print)&amp;#xD;0090-0036&lt;/isbn&gt;&lt;accession-num&gt;32374694&lt;/accession-num&gt;&lt;urls&gt;&lt;/urls&gt;&lt;custom2&gt;PMC7204466&lt;/custom2&gt;&lt;electronic-resource-num&gt;10.2105/ajph.2020.305676&lt;/electronic-resource-num&gt;&lt;remote-database-provider&gt;NLM&lt;/remote-database-provider&gt;&lt;language&gt;eng&lt;/language&gt;&lt;/record&gt;&lt;/Cite&gt;&lt;/EndNote&gt;</w:instrText>
      </w:r>
      <w:r w:rsidR="00C210A3">
        <w:rPr>
          <w:lang w:val="en-AU"/>
        </w:rPr>
        <w:fldChar w:fldCharType="separate"/>
      </w:r>
      <w:r w:rsidR="00D961B9">
        <w:rPr>
          <w:noProof/>
          <w:lang w:val="en-AU"/>
        </w:rPr>
        <w:t>(32)</w:t>
      </w:r>
      <w:r w:rsidR="00C210A3">
        <w:rPr>
          <w:lang w:val="en-AU"/>
        </w:rPr>
        <w:fldChar w:fldCharType="end"/>
      </w:r>
      <w:r>
        <w:rPr>
          <w:lang w:val="en-AU"/>
        </w:rPr>
        <w:t>. As such, “Big Tobacco” benefits from the dual use as well as promoting themselves as agents of harm reduction. Such moral positioning has become imperative for the tobacco industry owing to the changed cultural discourse around tobacco use wherein it is no longer glamorised. As such, the industry</w:t>
      </w:r>
      <w:r w:rsidR="00D64BCA">
        <w:rPr>
          <w:lang w:val="en-AU"/>
        </w:rPr>
        <w:t xml:space="preserve"> discourse has been to show interest to </w:t>
      </w:r>
      <w:r>
        <w:rPr>
          <w:lang w:val="en-AU"/>
        </w:rPr>
        <w:t xml:space="preserve">collaborate with government to help achieve “public health gains” while it can continue to contribute to the economy through </w:t>
      </w:r>
      <w:r w:rsidR="00D64BCA">
        <w:rPr>
          <w:lang w:val="en-AU"/>
        </w:rPr>
        <w:t xml:space="preserve">tobacco </w:t>
      </w:r>
      <w:r>
        <w:rPr>
          <w:lang w:val="en-AU"/>
        </w:rPr>
        <w:t>taxes.  Critics argue that it is immoral to contribute to profits of tobacco industries which will continue to use the monies for promoting their products and harm more people</w:t>
      </w:r>
      <w:r w:rsidR="00D64BCA">
        <w:rPr>
          <w:lang w:val="en-AU"/>
        </w:rPr>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rPr>
          <w:lang w:val="en-AU"/>
        </w:rPr>
        <w:instrText xml:space="preserve"> ADDIN EN.CITE </w:instrText>
      </w:r>
      <w:r w:rsidR="00D961B9">
        <w:rPr>
          <w:lang w:val="en-AU"/>
        </w:rPr>
        <w:fldChar w:fldCharType="begin">
          <w:fldData xml:space="preserve">PEVuZE5vdGU+PENpdGU+PEF1dGhvcj5GcmFuY2s8L0F1dGhvcj48WWVhcj4yMDE2PC9ZZWFyPjxS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</w:fldData>
        </w:fldChar>
      </w:r>
      <w:r w:rsidR="00D961B9">
        <w:rPr>
          <w:lang w:val="en-AU"/>
        </w:rPr>
        <w:instrText xml:space="preserve"> ADDIN EN.CITE.DATA </w:instrText>
      </w:r>
      <w:r w:rsidR="00D961B9">
        <w:rPr>
          <w:lang w:val="en-AU"/>
        </w:rPr>
      </w:r>
      <w:r w:rsidR="00D961B9">
        <w:rPr>
          <w:lang w:val="en-AU"/>
        </w:rPr>
        <w:fldChar w:fldCharType="end"/>
      </w:r>
      <w:r w:rsidR="00D64BCA">
        <w:rPr>
          <w:lang w:val="en-AU"/>
        </w:rPr>
      </w:r>
      <w:r w:rsidR="00D64BCA">
        <w:rPr>
          <w:lang w:val="en-AU"/>
        </w:rPr>
        <w:fldChar w:fldCharType="separate"/>
      </w:r>
      <w:r w:rsidR="00D961B9">
        <w:rPr>
          <w:noProof/>
          <w:lang w:val="en-AU"/>
        </w:rPr>
        <w:t>(14)</w:t>
      </w:r>
      <w:r w:rsidR="00D64BCA">
        <w:rPr>
          <w:lang w:val="en-AU"/>
        </w:rPr>
        <w:fldChar w:fldCharType="end"/>
      </w:r>
      <w:r>
        <w:rPr>
          <w:lang w:val="en-AU"/>
        </w:rPr>
        <w:t xml:space="preserve">. </w:t>
      </w:r>
      <w:r w:rsidR="00047FC9">
        <w:rPr>
          <w:lang w:val="en-AU"/>
        </w:rPr>
        <w:t xml:space="preserve"> A “levelling-up” approach has been suggested wherein e-cigarette sales are allowed to be sold with similar restrictions as that of cigare</w:t>
      </w:r>
      <w:r w:rsidR="00E3198B">
        <w:rPr>
          <w:lang w:val="en-AU"/>
        </w:rPr>
        <w:t>t</w:t>
      </w:r>
      <w:r w:rsidR="00047FC9">
        <w:rPr>
          <w:lang w:val="en-AU"/>
        </w:rPr>
        <w:t xml:space="preserve">te and is </w:t>
      </w:r>
      <w:r w:rsidR="00047FC9" w:rsidRPr="00047FC9">
        <w:rPr>
          <w:lang w:val="en-AU"/>
        </w:rPr>
        <w:t xml:space="preserve">taxed </w:t>
      </w:r>
      <w:r w:rsidR="00047FC9">
        <w:rPr>
          <w:lang w:val="en-AU"/>
        </w:rPr>
        <w:t xml:space="preserve"> either </w:t>
      </w:r>
      <w:r w:rsidR="00047FC9" w:rsidRPr="00047FC9">
        <w:rPr>
          <w:lang w:val="en-AU"/>
        </w:rPr>
        <w:t xml:space="preserve">at the same rate </w:t>
      </w:r>
      <w:r w:rsidR="00047FC9">
        <w:rPr>
          <w:lang w:val="en-AU"/>
        </w:rPr>
        <w:t xml:space="preserve"> or</w:t>
      </w:r>
      <w:r w:rsidR="00047FC9" w:rsidRPr="00047FC9">
        <w:rPr>
          <w:lang w:val="en-AU"/>
        </w:rPr>
        <w:t xml:space="preserve"> a lower rate</w:t>
      </w:r>
      <w:r w:rsidR="00047FC9">
        <w:rPr>
          <w:lang w:val="en-AU"/>
        </w:rPr>
        <w:t xml:space="preserve"> (since</w:t>
      </w:r>
      <w:r w:rsidR="00047FC9" w:rsidRPr="00047FC9">
        <w:rPr>
          <w:lang w:val="en-AU"/>
        </w:rPr>
        <w:t xml:space="preserve"> they are less harmful</w:t>
      </w:r>
      <w:r w:rsidR="00047FC9">
        <w:rPr>
          <w:lang w:val="en-AU"/>
        </w:rPr>
        <w:t>)</w:t>
      </w:r>
      <w:r w:rsidR="00047FC9">
        <w:rPr>
          <w:lang w:val="en-AU"/>
        </w:rPr>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rPr>
          <w:lang w:val="en-AU"/>
        </w:rPr>
        <w:instrText xml:space="preserve"> ADDIN EN.CITE </w:instrText>
      </w:r>
      <w:r w:rsidR="00D961B9">
        <w:rPr>
          <w:lang w:val="en-AU"/>
        </w:rPr>
        <w:fldChar w:fldCharType="begin">
          <w:fldData xml:space="preserve">PEVuZE5vdGU+PENpdGU+PEF1dGhvcj5IYWxsPC9BdXRob3I+PFllYXI+MjAxNTwvWWVhcj48UmVj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</w:fldData>
        </w:fldChar>
      </w:r>
      <w:r w:rsidR="00D961B9">
        <w:rPr>
          <w:lang w:val="en-AU"/>
        </w:rPr>
        <w:instrText xml:space="preserve"> ADDIN EN.CITE.DATA </w:instrText>
      </w:r>
      <w:r w:rsidR="00D961B9">
        <w:rPr>
          <w:lang w:val="en-AU"/>
        </w:rPr>
      </w:r>
      <w:r w:rsidR="00D961B9">
        <w:rPr>
          <w:lang w:val="en-AU"/>
        </w:rPr>
        <w:fldChar w:fldCharType="end"/>
      </w:r>
      <w:r w:rsidR="00047FC9">
        <w:rPr>
          <w:lang w:val="en-AU"/>
        </w:rPr>
      </w:r>
      <w:r w:rsidR="00047FC9">
        <w:rPr>
          <w:lang w:val="en-AU"/>
        </w:rPr>
        <w:fldChar w:fldCharType="separate"/>
      </w:r>
      <w:r w:rsidR="00D961B9">
        <w:rPr>
          <w:noProof/>
          <w:lang w:val="en-AU"/>
        </w:rPr>
        <w:t>(4)</w:t>
      </w:r>
      <w:r w:rsidR="00047FC9">
        <w:rPr>
          <w:lang w:val="en-AU"/>
        </w:rPr>
        <w:fldChar w:fldCharType="end"/>
      </w:r>
      <w:r w:rsidR="00047FC9">
        <w:rPr>
          <w:lang w:val="en-AU"/>
        </w:rPr>
        <w:t xml:space="preserve">. Proponents of </w:t>
      </w:r>
      <w:r w:rsidR="00E3198B">
        <w:rPr>
          <w:lang w:val="en-AU"/>
        </w:rPr>
        <w:t xml:space="preserve">e-cigarette </w:t>
      </w:r>
      <w:r w:rsidR="00047FC9">
        <w:rPr>
          <w:lang w:val="en-AU"/>
        </w:rPr>
        <w:t xml:space="preserve">consider that this is the most appropriate approach </w:t>
      </w:r>
      <w:r w:rsidR="00482E81">
        <w:rPr>
          <w:lang w:val="en-AU"/>
        </w:rPr>
        <w:t xml:space="preserve">as taxation makes </w:t>
      </w:r>
      <w:r w:rsidR="00E3198B">
        <w:rPr>
          <w:lang w:val="en-AU"/>
        </w:rPr>
        <w:t xml:space="preserve">e-cigarette </w:t>
      </w:r>
      <w:r w:rsidR="00482E81">
        <w:rPr>
          <w:lang w:val="en-AU"/>
        </w:rPr>
        <w:t>users liable for their behaviour, but not the outcomes of this and enables distributive justice.</w:t>
      </w:r>
    </w:p>
    <w:p w14:paraId="0F63D54F" w14:textId="4D278D3A" w:rsidR="00FD56AF" w:rsidRDefault="00FD56AF" w:rsidP="00A603CE">
      <w:pPr>
        <w:pStyle w:val="Heading1"/>
        <w:spacing w:line="360" w:lineRule="auto"/>
      </w:pPr>
      <w:r>
        <w:lastRenderedPageBreak/>
        <w:t xml:space="preserve">Conclusion </w:t>
      </w:r>
    </w:p>
    <w:p w14:paraId="25EB0C7F" w14:textId="71BE9604" w:rsidR="00FD754B" w:rsidRDefault="006741F2" w:rsidP="00A603CE">
      <w:pPr>
        <w:spacing w:line="360" w:lineRule="auto"/>
      </w:pPr>
      <w:r>
        <w:t xml:space="preserve">The </w:t>
      </w:r>
      <w:r w:rsidR="005110A5">
        <w:t>comprehensive analysis across the spectrum</w:t>
      </w:r>
      <w:r>
        <w:t xml:space="preserve">, </w:t>
      </w:r>
      <w:r w:rsidR="005110A5">
        <w:t>instead of a piecemeal ethical analysis</w:t>
      </w:r>
      <w:r>
        <w:t>,</w:t>
      </w:r>
      <w:r w:rsidR="005110A5">
        <w:t xml:space="preserve"> </w:t>
      </w:r>
      <w:r>
        <w:t>a</w:t>
      </w:r>
      <w:r w:rsidR="00B15577">
        <w:t>llowed</w:t>
      </w:r>
      <w:r>
        <w:t xml:space="preserve"> understanding of </w:t>
      </w:r>
      <w:r w:rsidR="005110A5">
        <w:t xml:space="preserve">the </w:t>
      </w:r>
      <w:r>
        <w:t xml:space="preserve">ethical </w:t>
      </w:r>
      <w:r w:rsidR="00FD754B">
        <w:t>tensions. The</w:t>
      </w:r>
      <w:r w:rsidR="00B15577">
        <w:t xml:space="preserve"> objection by peak medical bodies around e-cigarettes for smoking cessations will be challenges owing to the changes evidence around it. There seems to be an opportunity for addition of nicotine-containing e-cigarette along with other NRTs. Further randomised controlled trials in the Australian context might also be mandated not only for the cause of science, but also to inform the ethical conundrum around long-term safety and in comparison, to other non-nicotine containing smoking cessation approach. The prescription-only model will add a significant barrier </w:t>
      </w:r>
      <w:r w:rsidR="00A41B0B">
        <w:t xml:space="preserve">to its availability and equity concerns seem to be valid.  </w:t>
      </w:r>
      <w:r>
        <w:t>The</w:t>
      </w:r>
      <w:r w:rsidR="005110A5">
        <w:t xml:space="preserve"> Chair of the Senate Select committee which will </w:t>
      </w:r>
      <w:r w:rsidR="000357B5">
        <w:t>held</w:t>
      </w:r>
      <w:r w:rsidR="005110A5">
        <w:t xml:space="preserve"> its first public hearing of e-cigare</w:t>
      </w:r>
      <w:r w:rsidR="00E3198B">
        <w:t>t</w:t>
      </w:r>
      <w:r w:rsidR="005110A5">
        <w:t>te on November 2020 has revealed that majority of the 8000</w:t>
      </w:r>
      <w:r w:rsidR="000357B5">
        <w:t xml:space="preserve"> public</w:t>
      </w:r>
      <w:r w:rsidR="005110A5">
        <w:t xml:space="preserve"> submissions </w:t>
      </w:r>
      <w:r w:rsidR="000357B5">
        <w:t xml:space="preserve">received </w:t>
      </w:r>
      <w:r w:rsidR="005110A5">
        <w:t xml:space="preserve">are </w:t>
      </w:r>
      <w:r w:rsidR="00990BFB">
        <w:t>against the prescription-only model of</w:t>
      </w:r>
      <w:r w:rsidR="005110A5">
        <w:t xml:space="preserve"> e-cigarettes </w:t>
      </w:r>
      <w:r w:rsidR="00990BFB">
        <w:fldChar w:fldCharType="begin"/>
      </w:r>
      <w:r w:rsidR="00D961B9">
        <w:instrText xml:space="preserve"> ADDIN EN.CITE &lt;EndNote&gt;&lt;Cite&gt;&lt;Author&gt;Clun&lt;/Author&gt;&lt;Year&gt;2020&lt;/Year&gt;&lt;RecNum&gt;183&lt;/RecNum&gt;&lt;DisplayText&gt;(22)&lt;/DisplayText&gt;&lt;record&gt;&lt;rec-number&gt;183&lt;/rec-number&gt;&lt;foreign-keys&gt;&lt;key app="EN" db-id="55weeax5eftpwrera0apxe9swtsafp9ztvp2" timestamp="1605251134"&gt;183&lt;/key&gt;&lt;/foreign-keys&gt;&lt;ref-type name="Newspaper Article"&gt;23&lt;/ref-type&gt;&lt;contributors&gt;&lt;authors&gt;&lt;author&gt;Clun, R. &lt;/author&gt;&lt;/authors&gt;&lt;/contributors&gt;&lt;titles&gt;&lt;title&gt;Waiting to exhale: Ampol backs easing of e-cigarette restrictions&lt;/title&gt;&lt;secondary-title&gt;The Sydney Morning Herald&lt;/secondary-title&gt;&lt;/titles&gt;&lt;dates&gt;&lt;year&gt;2020&lt;/year&gt;&lt;pub-dates&gt;&lt;date&gt;Nov 12&lt;/date&gt;&lt;/pub-dates&gt;&lt;/dates&gt;&lt;pub-location&gt;Sydney&lt;/pub-location&gt;&lt;publisher&gt;The Sydney Morning Herald&lt;/publisher&gt;&lt;urls&gt;&lt;related-urls&gt;&lt;url&gt;https://www.smh.com.au/politics/federal/waiting-to-exhale-ampol-backs-easing-of-e-cigarette-restrictions-20201112-p56dzc.html&lt;/url&gt;&lt;/related-urls&gt;&lt;/urls&gt;&lt;access-date&gt;13 Nov 2020&lt;/access-date&gt;&lt;/record&gt;&lt;/Cite&gt;&lt;/EndNote&gt;</w:instrText>
      </w:r>
      <w:r w:rsidR="00990BFB">
        <w:fldChar w:fldCharType="separate"/>
      </w:r>
      <w:r w:rsidR="00D961B9">
        <w:rPr>
          <w:noProof/>
        </w:rPr>
        <w:t>(22)</w:t>
      </w:r>
      <w:r w:rsidR="00990BFB">
        <w:fldChar w:fldCharType="end"/>
      </w:r>
      <w:r w:rsidR="00990BFB">
        <w:t>.</w:t>
      </w:r>
      <w:r w:rsidR="000357B5">
        <w:t xml:space="preserve"> </w:t>
      </w:r>
      <w:r>
        <w:t>B</w:t>
      </w:r>
      <w:r w:rsidR="00990BFB">
        <w:t>etter monitoring mechanisms</w:t>
      </w:r>
      <w:r w:rsidR="00A41B0B">
        <w:t xml:space="preserve"> would provide granularity for equity purposes. However, the additional cost that needs to be incurred for the same, especially in the economic scenario around COVID-19 is a critical factor. Distributive justice does come with a cost. Economic considerations along with ethical issues discussed, would influence decisions around </w:t>
      </w:r>
      <w:r w:rsidR="00990BFB">
        <w:t>revision of taxation structures</w:t>
      </w:r>
      <w:r w:rsidR="00A41B0B">
        <w:t>, as well as legislation</w:t>
      </w:r>
      <w:r w:rsidR="00990BFB">
        <w:t xml:space="preserve"> around </w:t>
      </w:r>
      <w:r w:rsidR="00A41B0B">
        <w:t xml:space="preserve">packing and </w:t>
      </w:r>
      <w:r w:rsidR="00990BFB">
        <w:t xml:space="preserve">labelling </w:t>
      </w:r>
      <w:r w:rsidR="00A41B0B">
        <w:t>of e-cigarettes.</w:t>
      </w:r>
      <w:r w:rsidR="00990BFB">
        <w:t xml:space="preserve"> While the report does not aim to be </w:t>
      </w:r>
      <w:r>
        <w:t>prescriptive,</w:t>
      </w:r>
      <w:r w:rsidR="00990BFB">
        <w:t xml:space="preserve"> further dialogue on banning non-nicotine containing </w:t>
      </w:r>
      <w:r w:rsidR="00E3198B">
        <w:t>e-cigarette</w:t>
      </w:r>
      <w:r w:rsidR="000357B5">
        <w:t xml:space="preserve"> </w:t>
      </w:r>
      <w:r w:rsidR="00990BFB">
        <w:t xml:space="preserve">which only serve to normalise and glamourize a smoking culture is </w:t>
      </w:r>
      <w:r w:rsidR="004020CA">
        <w:t>necessitated. At</w:t>
      </w:r>
      <w:r>
        <w:t xml:space="preserve"> the core, however, lies the need for Australia to sustain and further its historic low in smoking prevalence</w:t>
      </w:r>
      <w:r w:rsidR="00FD754B">
        <w:t xml:space="preserve">. </w:t>
      </w:r>
      <w:r w:rsidR="004020CA">
        <w:t xml:space="preserve"> It is a public good that needs to be preserved and understanding ethical issues around it can only make the endgame strategy stronger. </w:t>
      </w:r>
    </w:p>
    <w:p w14:paraId="36304622" w14:textId="77777777" w:rsidR="00FD754B" w:rsidRDefault="00FD754B" w:rsidP="00FD754B">
      <w:pPr>
        <w:pStyle w:val="Heading1"/>
      </w:pPr>
      <w:r>
        <w:t>Disclaimer</w:t>
      </w:r>
    </w:p>
    <w:p w14:paraId="74FF6967" w14:textId="40420609" w:rsidR="00FD754B" w:rsidRDefault="00FD754B" w:rsidP="00FD754B">
      <w:pPr>
        <w:spacing w:line="360" w:lineRule="auto"/>
      </w:pPr>
      <w:r>
        <w:t xml:space="preserve">The opinions expressed in this article </w:t>
      </w:r>
      <w:r w:rsidR="00F27BF4">
        <w:t xml:space="preserve">is </w:t>
      </w:r>
      <w:r>
        <w:t xml:space="preserve">of the author and </w:t>
      </w:r>
      <w:r w:rsidR="00F27BF4">
        <w:t>might</w:t>
      </w:r>
      <w:r>
        <w:t xml:space="preserve"> not represent those of their </w:t>
      </w:r>
      <w:r w:rsidR="00F27BF4">
        <w:t xml:space="preserve">university or </w:t>
      </w:r>
      <w:r>
        <w:t>employer</w:t>
      </w:r>
      <w:r w:rsidR="00F27BF4">
        <w:t xml:space="preserve">. </w:t>
      </w:r>
    </w:p>
    <w:p w14:paraId="2AFB9094" w14:textId="77777777" w:rsidR="00192360" w:rsidRDefault="00192360" w:rsidP="00192360">
      <w:pPr>
        <w:pStyle w:val="Heading1"/>
      </w:pPr>
      <w:r>
        <w:t>Conflict of interest</w:t>
      </w:r>
    </w:p>
    <w:p w14:paraId="0FE640C1" w14:textId="77777777" w:rsidR="00192360" w:rsidRPr="00FD754B" w:rsidRDefault="00192360" w:rsidP="00192360">
      <w:r>
        <w:t xml:space="preserve">No competing interests to declare.   </w:t>
      </w:r>
    </w:p>
    <w:p w14:paraId="0F4EEE6E" w14:textId="77777777" w:rsidR="00192360" w:rsidRDefault="00192360" w:rsidP="00192360">
      <w:pPr>
        <w:pStyle w:val="Heading1"/>
      </w:pPr>
      <w:r>
        <w:t>Funding</w:t>
      </w:r>
    </w:p>
    <w:p w14:paraId="621D9BEB" w14:textId="77777777" w:rsidR="00192360" w:rsidRDefault="00192360" w:rsidP="00192360">
      <w:r>
        <w:t>The author has no funding to declare.</w:t>
      </w:r>
    </w:p>
    <w:p w14:paraId="7CD2C8B2" w14:textId="77777777" w:rsidR="00FD56AF" w:rsidRDefault="00FD56AF" w:rsidP="00A603CE">
      <w:pPr>
        <w:spacing w:line="360" w:lineRule="auto"/>
      </w:pPr>
    </w:p>
    <w:p w14:paraId="63E8CD98" w14:textId="77777777" w:rsidR="001C39EA" w:rsidRPr="00A41B0B" w:rsidRDefault="00FD56AF" w:rsidP="00A41B0B">
      <w:pPr>
        <w:pStyle w:val="Heading1"/>
      </w:pPr>
      <w:r w:rsidRPr="00A41B0B">
        <w:t xml:space="preserve">References </w:t>
      </w:r>
    </w:p>
    <w:p w14:paraId="0586FD6F" w14:textId="77777777" w:rsidR="001C39EA" w:rsidRDefault="001C39EA" w:rsidP="00192360">
      <w:pPr>
        <w:pStyle w:val="Heading1"/>
        <w:spacing w:before="0" w:line="240" w:lineRule="auto"/>
        <w:rPr>
          <w:u w:val="single"/>
        </w:rPr>
      </w:pPr>
    </w:p>
    <w:p w14:paraId="67F61F92" w14:textId="77777777" w:rsidR="000357B5" w:rsidRPr="000357B5" w:rsidRDefault="001C39EA" w:rsidP="00192360">
      <w:pPr>
        <w:pStyle w:val="EndNoteBibliography"/>
        <w:spacing w:after="360" w:line="240" w:lineRule="auto"/>
      </w:pPr>
      <w:r>
        <w:rPr>
          <w:u w:val="single"/>
        </w:rPr>
        <w:fldChar w:fldCharType="begin"/>
      </w:r>
      <w:r>
        <w:rPr>
          <w:u w:val="single"/>
        </w:rPr>
        <w:instrText xml:space="preserve"> ADDIN EN.REFLIST </w:instrText>
      </w:r>
      <w:r>
        <w:rPr>
          <w:u w:val="single"/>
        </w:rPr>
        <w:fldChar w:fldCharType="separate"/>
      </w:r>
      <w:r w:rsidR="000357B5" w:rsidRPr="000357B5">
        <w:t>1.</w:t>
      </w:r>
      <w:r w:rsidR="000357B5" w:rsidRPr="000357B5">
        <w:tab/>
        <w:t>Chapman S, Byrne F, Carter SM. "Australia is one of the darkest markets in the world": the global importance of Australian tobacco control. Tob Control. 2003;12 Suppl 3:iii1-3.</w:t>
      </w:r>
    </w:p>
    <w:p w14:paraId="5BA2EF24" w14:textId="77777777" w:rsidR="000357B5" w:rsidRPr="000357B5" w:rsidRDefault="000357B5" w:rsidP="00192360">
      <w:pPr>
        <w:pStyle w:val="EndNoteBibliography"/>
        <w:spacing w:after="360" w:line="240" w:lineRule="auto"/>
      </w:pPr>
      <w:r w:rsidRPr="000357B5">
        <w:t>2.</w:t>
      </w:r>
      <w:r w:rsidRPr="000357B5">
        <w:tab/>
        <w:t>Scollo M, Bayly M, Wakefield M. Plain packaging: a logical progression for tobacco control in one of the world's 'darkest markets'. Tob Control. 2015;24(Suppl 2):ii3-ii8.</w:t>
      </w:r>
    </w:p>
    <w:p w14:paraId="3833AA34" w14:textId="77777777" w:rsidR="000357B5" w:rsidRPr="000357B5" w:rsidRDefault="000357B5" w:rsidP="00192360">
      <w:pPr>
        <w:pStyle w:val="EndNoteBibliography"/>
        <w:spacing w:after="360" w:line="240" w:lineRule="auto"/>
      </w:pPr>
      <w:r w:rsidRPr="000357B5">
        <w:t>3.</w:t>
      </w:r>
      <w:r w:rsidRPr="000357B5">
        <w:tab/>
        <w:t>AIHW. National Drug Strategy Household Survey 2019. Canberra.: Australian Institute of Health and Welfare,; 2020.</w:t>
      </w:r>
    </w:p>
    <w:p w14:paraId="22C2AEA5" w14:textId="77777777" w:rsidR="000357B5" w:rsidRPr="000357B5" w:rsidRDefault="000357B5" w:rsidP="00192360">
      <w:pPr>
        <w:pStyle w:val="EndNoteBibliography"/>
        <w:spacing w:after="360" w:line="240" w:lineRule="auto"/>
      </w:pPr>
      <w:r w:rsidRPr="000357B5">
        <w:t>4.</w:t>
      </w:r>
      <w:r w:rsidRPr="000357B5">
        <w:tab/>
        <w:t>Hall W, Gartner C, Forlini C. Ethical issues raised by a ban on the sale of electronic nicotine devices. Addiction. 2015;110(7):1061-7.</w:t>
      </w:r>
    </w:p>
    <w:p w14:paraId="643C279D" w14:textId="77777777" w:rsidR="000357B5" w:rsidRPr="000357B5" w:rsidRDefault="000357B5" w:rsidP="00192360">
      <w:pPr>
        <w:pStyle w:val="EndNoteBibliography"/>
        <w:spacing w:after="360" w:line="240" w:lineRule="auto"/>
      </w:pPr>
      <w:r w:rsidRPr="000357B5">
        <w:t>5.</w:t>
      </w:r>
      <w:r w:rsidRPr="000357B5">
        <w:tab/>
        <w:t>Thomas R, Parker LS, Shiffman S. The ethics of tobacco harm reduction: An analysis of e-cigarette availability from the perspectives of utilitarianism, bioethics, and public health ethics. Nicotine Tob Res. 2020.</w:t>
      </w:r>
    </w:p>
    <w:p w14:paraId="157C6197" w14:textId="77777777" w:rsidR="000357B5" w:rsidRPr="000357B5" w:rsidRDefault="000357B5" w:rsidP="00192360">
      <w:pPr>
        <w:pStyle w:val="EndNoteBibliography"/>
        <w:spacing w:after="360" w:line="240" w:lineRule="auto"/>
      </w:pPr>
      <w:r w:rsidRPr="000357B5">
        <w:t>6.</w:t>
      </w:r>
      <w:r w:rsidRPr="000357B5">
        <w:tab/>
        <w:t>Moore M, McKee M, Daube M. Harm reduction and e-cigarettes: Distorting the approach. J Public Health Policy. 2016;37(4):403-10.</w:t>
      </w:r>
    </w:p>
    <w:p w14:paraId="604F3414" w14:textId="77777777" w:rsidR="000357B5" w:rsidRPr="000357B5" w:rsidRDefault="000357B5" w:rsidP="00192360">
      <w:pPr>
        <w:pStyle w:val="EndNoteBibliography"/>
        <w:spacing w:after="360" w:line="240" w:lineRule="auto"/>
      </w:pPr>
      <w:r w:rsidRPr="000357B5">
        <w:t>7.</w:t>
      </w:r>
      <w:r w:rsidRPr="000357B5">
        <w:tab/>
        <w:t>Dawson A, Verweij M. No Smoke Without Fire: Harm Reduction, E-Cigarettes and the Smoking Endgame. Public Health Ethics. 2017;10(1):1-4.</w:t>
      </w:r>
    </w:p>
    <w:p w14:paraId="58529563" w14:textId="77777777" w:rsidR="000357B5" w:rsidRPr="000357B5" w:rsidRDefault="000357B5" w:rsidP="00192360">
      <w:pPr>
        <w:pStyle w:val="EndNoteBibliography"/>
        <w:spacing w:after="360" w:line="240" w:lineRule="auto"/>
      </w:pPr>
      <w:r w:rsidRPr="000357B5">
        <w:t>8.</w:t>
      </w:r>
      <w:r w:rsidRPr="000357B5">
        <w:tab/>
        <w:t>Ortmann LW, Barrett DH, Saenz C, Bernheim RG, Dawson A, Valentine JA, et al. Public Health Ethics: Global Cases, Practice,and Context. 2016. In: Public Health Ethics: Cases Spanning the Globe [Internet]. Springer OpenPublic Health Ethics Analysis; [28-32].</w:t>
      </w:r>
    </w:p>
    <w:p w14:paraId="0B48C94E" w14:textId="77777777" w:rsidR="000357B5" w:rsidRPr="000357B5" w:rsidRDefault="000357B5" w:rsidP="00192360">
      <w:pPr>
        <w:pStyle w:val="EndNoteBibliography"/>
        <w:spacing w:after="360" w:line="240" w:lineRule="auto"/>
      </w:pPr>
      <w:r w:rsidRPr="000357B5">
        <w:t>9.</w:t>
      </w:r>
      <w:r w:rsidRPr="000357B5">
        <w:tab/>
        <w:t>Levy DT, Fong GT, Cummings KM, Borland R, Abrams DB, Villanti AC, et al. The need for a comprehensive framework. Addiction. 2017;112(1):22-4.</w:t>
      </w:r>
    </w:p>
    <w:p w14:paraId="601E4791" w14:textId="77777777" w:rsidR="000357B5" w:rsidRPr="000357B5" w:rsidRDefault="000357B5" w:rsidP="00192360">
      <w:pPr>
        <w:pStyle w:val="EndNoteBibliography"/>
        <w:spacing w:after="360" w:line="240" w:lineRule="auto"/>
      </w:pPr>
      <w:r w:rsidRPr="000357B5">
        <w:t>10.</w:t>
      </w:r>
      <w:r w:rsidRPr="000357B5">
        <w:tab/>
        <w:t>World Health Organization. Report on the global tobacco epidemic, 2008: the MPOWER package. Geneva: World Health Organization; 2008.</w:t>
      </w:r>
    </w:p>
    <w:p w14:paraId="6856E8E4" w14:textId="77777777" w:rsidR="000357B5" w:rsidRPr="000357B5" w:rsidRDefault="000357B5" w:rsidP="00192360">
      <w:pPr>
        <w:pStyle w:val="EndNoteBibliography"/>
        <w:spacing w:after="360" w:line="240" w:lineRule="auto"/>
      </w:pPr>
      <w:r w:rsidRPr="000357B5">
        <w:t>11.</w:t>
      </w:r>
      <w:r w:rsidRPr="000357B5">
        <w:tab/>
        <w:t>WHO. WHO framework convention on tobacco control. Geneva: World Health Organization; 2003.</w:t>
      </w:r>
    </w:p>
    <w:p w14:paraId="5695DCC8" w14:textId="49684DBC" w:rsidR="000357B5" w:rsidRPr="000357B5" w:rsidRDefault="000357B5" w:rsidP="00192360">
      <w:pPr>
        <w:pStyle w:val="EndNoteBibliography"/>
        <w:spacing w:after="360" w:line="240" w:lineRule="auto"/>
      </w:pPr>
      <w:r w:rsidRPr="000357B5">
        <w:t>12.</w:t>
      </w:r>
      <w:r w:rsidRPr="000357B5">
        <w:tab/>
        <w:t xml:space="preserve">ABS. National Aboriginal and Torres Strait Islander Health Survey Canberra: Australian Bureau of Statistics 2019 [cited 2020 13 Nov]. Available from: </w:t>
      </w:r>
      <w:hyperlink r:id="rId12" w:history="1">
        <w:r w:rsidRPr="000357B5">
          <w:rPr>
            <w:rStyle w:val="Hyperlink"/>
          </w:rPr>
          <w:t>https://www.abs.gov.au/statistics/people/aboriginal-and-torres-strait-islander-peoples/national-aboriginal-and-torres-strait-islander-health-survey/2018-19</w:t>
        </w:r>
      </w:hyperlink>
      <w:r w:rsidRPr="000357B5">
        <w:t>.</w:t>
      </w:r>
    </w:p>
    <w:p w14:paraId="11154593" w14:textId="77777777" w:rsidR="000357B5" w:rsidRPr="000357B5" w:rsidRDefault="000357B5" w:rsidP="00192360">
      <w:pPr>
        <w:pStyle w:val="EndNoteBibliography"/>
        <w:spacing w:after="360" w:line="240" w:lineRule="auto"/>
      </w:pPr>
      <w:r w:rsidRPr="000357B5">
        <w:lastRenderedPageBreak/>
        <w:t>13.</w:t>
      </w:r>
      <w:r w:rsidRPr="000357B5">
        <w:tab/>
        <w:t>Thurber KA, Walker J, Maddox R, Marmor A, Heris C, Banks E, et al. A review of evidence on the prevalence of and trends in cigarette and e-cigarette use by Aboriginal and Torres Strait Islander youth and adults. Canberra: The Australian National University; 2020.</w:t>
      </w:r>
    </w:p>
    <w:p w14:paraId="389BD66F" w14:textId="77777777" w:rsidR="000357B5" w:rsidRPr="000357B5" w:rsidRDefault="000357B5" w:rsidP="00192360">
      <w:pPr>
        <w:pStyle w:val="EndNoteBibliography"/>
        <w:spacing w:after="360" w:line="240" w:lineRule="auto"/>
      </w:pPr>
      <w:r w:rsidRPr="000357B5">
        <w:t>14.</w:t>
      </w:r>
      <w:r w:rsidRPr="000357B5">
        <w:tab/>
        <w:t>Franck C, Filion KB, Kimmelman J, Grad R, Eisenberg MJ. Ethical considerations of e-cigarette use for tobacco harm reduction. Respir Res. 2016;17(1):53.</w:t>
      </w:r>
    </w:p>
    <w:p w14:paraId="0277A293" w14:textId="77777777" w:rsidR="000357B5" w:rsidRPr="000357B5" w:rsidRDefault="000357B5" w:rsidP="00192360">
      <w:pPr>
        <w:pStyle w:val="EndNoteBibliography"/>
        <w:spacing w:after="360" w:line="240" w:lineRule="auto"/>
      </w:pPr>
      <w:r w:rsidRPr="000357B5">
        <w:t>15.</w:t>
      </w:r>
      <w:r w:rsidRPr="000357B5">
        <w:tab/>
        <w:t>Epstein RA. The Harm Principle - And How It Grew. The University of Toronto Law Journal. 1995;45(4):369-417.</w:t>
      </w:r>
    </w:p>
    <w:p w14:paraId="3EE4CDEE" w14:textId="008DF3C5" w:rsidR="000357B5" w:rsidRPr="000357B5" w:rsidRDefault="000357B5" w:rsidP="00192360">
      <w:pPr>
        <w:pStyle w:val="EndNoteBibliography"/>
        <w:spacing w:after="360" w:line="240" w:lineRule="auto"/>
      </w:pPr>
      <w:r w:rsidRPr="000357B5">
        <w:t>16.</w:t>
      </w:r>
      <w:r w:rsidRPr="000357B5">
        <w:tab/>
        <w:t xml:space="preserve">Cancer Council. E-cigarettes : what are they and are they harmful? Sydney: Cancer Council; 2020 [Available from: </w:t>
      </w:r>
      <w:hyperlink r:id="rId13" w:history="1">
        <w:r w:rsidRPr="000357B5">
          <w:rPr>
            <w:rStyle w:val="Hyperlink"/>
          </w:rPr>
          <w:t>https://www.cancer.org.au/cancer-information/causes-and-prevention/smoking-and-tobacco/e-cigarettes</w:t>
        </w:r>
      </w:hyperlink>
      <w:r w:rsidRPr="000357B5">
        <w:t>.</w:t>
      </w:r>
    </w:p>
    <w:p w14:paraId="0926005A" w14:textId="77777777" w:rsidR="000357B5" w:rsidRPr="000357B5" w:rsidRDefault="000357B5" w:rsidP="00192360">
      <w:pPr>
        <w:pStyle w:val="EndNoteBibliography"/>
        <w:spacing w:after="360" w:line="240" w:lineRule="auto"/>
      </w:pPr>
      <w:r w:rsidRPr="000357B5">
        <w:t>17.</w:t>
      </w:r>
      <w:r w:rsidRPr="000357B5">
        <w:tab/>
        <w:t>RACGP. Supporting smoking cessation: A guide for health professionals. . 2nd ed. Melbourne: The Royal Australian College of General Practitioners; 2019.</w:t>
      </w:r>
    </w:p>
    <w:p w14:paraId="17D22F3B" w14:textId="77777777" w:rsidR="000357B5" w:rsidRPr="000357B5" w:rsidRDefault="000357B5" w:rsidP="00192360">
      <w:pPr>
        <w:pStyle w:val="EndNoteBibliography"/>
        <w:spacing w:after="360" w:line="240" w:lineRule="auto"/>
      </w:pPr>
      <w:r w:rsidRPr="000357B5">
        <w:t>18.</w:t>
      </w:r>
      <w:r w:rsidRPr="000357B5">
        <w:tab/>
        <w:t>Hartmann-Boyce J, McRobbie H, Lindson N, Bullen C, Begh R, Theodoulou A, et al. Electronic cigarettes for smoking cessation. Cochrane Database Syst Rev. 2020;10:Cd010216.</w:t>
      </w:r>
    </w:p>
    <w:p w14:paraId="19EA7AC5" w14:textId="77777777" w:rsidR="000357B5" w:rsidRPr="000357B5" w:rsidRDefault="000357B5" w:rsidP="00192360">
      <w:pPr>
        <w:pStyle w:val="EndNoteBibliography"/>
        <w:spacing w:after="360" w:line="240" w:lineRule="auto"/>
      </w:pPr>
      <w:r w:rsidRPr="000357B5">
        <w:t>19.</w:t>
      </w:r>
      <w:r w:rsidRPr="000357B5">
        <w:tab/>
        <w:t>Hall W, Gartner C, Forlini C. Nuances in the ethical regulation of electronic nicotine delivery systems. Addiction. 2015;110(7):1074-5.</w:t>
      </w:r>
    </w:p>
    <w:p w14:paraId="5E832B36" w14:textId="77777777" w:rsidR="000357B5" w:rsidRPr="000357B5" w:rsidRDefault="000357B5" w:rsidP="00192360">
      <w:pPr>
        <w:pStyle w:val="EndNoteBibliography"/>
        <w:spacing w:after="360" w:line="240" w:lineRule="auto"/>
      </w:pPr>
      <w:r w:rsidRPr="000357B5">
        <w:t>20.</w:t>
      </w:r>
      <w:r w:rsidRPr="000357B5">
        <w:tab/>
        <w:t>Therapeutic Goods Administration. Interim decision of entry of nicotine in the Poisons Standard: Information for consumers. In: Administration TG, editor. Canberra: Ministry of Health; 2020.</w:t>
      </w:r>
    </w:p>
    <w:p w14:paraId="67758720" w14:textId="77777777" w:rsidR="000357B5" w:rsidRPr="000357B5" w:rsidRDefault="000357B5" w:rsidP="00192360">
      <w:pPr>
        <w:pStyle w:val="EndNoteBibliography"/>
        <w:spacing w:after="360" w:line="240" w:lineRule="auto"/>
      </w:pPr>
      <w:r w:rsidRPr="000357B5">
        <w:t>21.</w:t>
      </w:r>
      <w:r w:rsidRPr="000357B5">
        <w:tab/>
        <w:t>Therapeutic Goods Administration. Prohibition on importing e-cigarettes containing vaporiser nicotine. Canberra: Ministry of Health; 2020.</w:t>
      </w:r>
    </w:p>
    <w:p w14:paraId="4A3C3CC7" w14:textId="77777777" w:rsidR="000357B5" w:rsidRPr="000357B5" w:rsidRDefault="000357B5" w:rsidP="00192360">
      <w:pPr>
        <w:pStyle w:val="EndNoteBibliography"/>
        <w:spacing w:after="360" w:line="240" w:lineRule="auto"/>
      </w:pPr>
      <w:r w:rsidRPr="000357B5">
        <w:t>22.</w:t>
      </w:r>
      <w:r w:rsidRPr="000357B5">
        <w:tab/>
        <w:t>Clun R. Waiting to exhale: Ampol backs easing of e-cigarette restrictions. The Sydney Morning Herald. 2020 Nov 12.</w:t>
      </w:r>
    </w:p>
    <w:p w14:paraId="798B3162" w14:textId="77777777" w:rsidR="000357B5" w:rsidRPr="000357B5" w:rsidRDefault="000357B5" w:rsidP="00192360">
      <w:pPr>
        <w:pStyle w:val="EndNoteBibliography"/>
        <w:spacing w:after="360" w:line="240" w:lineRule="auto"/>
      </w:pPr>
      <w:r w:rsidRPr="000357B5">
        <w:t>23.</w:t>
      </w:r>
      <w:r w:rsidRPr="000357B5">
        <w:tab/>
        <w:t>Jackson D. Industry calls for a delay to proposed restrictions on vaping product sales. Convenience &amp; Impulse Retailing. 2020 (col. 2020).</w:t>
      </w:r>
    </w:p>
    <w:p w14:paraId="3322D2B6" w14:textId="77777777" w:rsidR="000357B5" w:rsidRPr="000357B5" w:rsidRDefault="000357B5" w:rsidP="00192360">
      <w:pPr>
        <w:pStyle w:val="EndNoteBibliography"/>
        <w:spacing w:after="360" w:line="240" w:lineRule="auto"/>
      </w:pPr>
      <w:r w:rsidRPr="000357B5">
        <w:t>24.</w:t>
      </w:r>
      <w:r w:rsidRPr="000357B5">
        <w:tab/>
        <w:t>Erku DA, Morphett K, Steadman KJ, Gartner CE. Policy Debates Regarding Nicotine Vaping Products in Australia: A Qualitative Analysis of Submissions to a Government Inquiry from Health and Medical Organisations. Int J Environ Res Public Health. 2019;16(22).</w:t>
      </w:r>
    </w:p>
    <w:p w14:paraId="7466E8B4" w14:textId="77777777" w:rsidR="000357B5" w:rsidRPr="000357B5" w:rsidRDefault="000357B5" w:rsidP="00192360">
      <w:pPr>
        <w:pStyle w:val="EndNoteBibliography"/>
        <w:spacing w:after="360" w:line="240" w:lineRule="auto"/>
      </w:pPr>
      <w:r w:rsidRPr="000357B5">
        <w:t>25.</w:t>
      </w:r>
      <w:r w:rsidRPr="000357B5">
        <w:tab/>
        <w:t>Tobacco Advertising Prohibition Act 1992 : Compilation No 13, No. 218, 1992 (2016 ).</w:t>
      </w:r>
    </w:p>
    <w:p w14:paraId="1E368E9A" w14:textId="77777777" w:rsidR="000357B5" w:rsidRPr="000357B5" w:rsidRDefault="000357B5" w:rsidP="00192360">
      <w:pPr>
        <w:pStyle w:val="EndNoteBibliography"/>
        <w:spacing w:after="360" w:line="240" w:lineRule="auto"/>
      </w:pPr>
      <w:r w:rsidRPr="000357B5">
        <w:lastRenderedPageBreak/>
        <w:t>26.</w:t>
      </w:r>
      <w:r w:rsidRPr="000357B5">
        <w:tab/>
        <w:t>McCausland K, Maycock B, Leaver T, Jancey J. The Messages Presented in Electronic Cigarette-Related Social Media Promotions and Discussion: Scoping Review. J Med Internet Res. 2019;21(2):e11953.</w:t>
      </w:r>
    </w:p>
    <w:p w14:paraId="71E14C92" w14:textId="77777777" w:rsidR="000357B5" w:rsidRPr="000357B5" w:rsidRDefault="000357B5" w:rsidP="00192360">
      <w:pPr>
        <w:pStyle w:val="EndNoteBibliography"/>
        <w:spacing w:after="360" w:line="240" w:lineRule="auto"/>
      </w:pPr>
      <w:r w:rsidRPr="000357B5">
        <w:t>27.</w:t>
      </w:r>
      <w:r w:rsidRPr="000357B5">
        <w:tab/>
        <w:t>McCausland K, Maycock B, Leaver T, Wolf K, Freeman B, Thomson K, et al. E-Cigarette Promotion on Twitter in Australia: Content Analysis of Tweets. JMIR Public Health Surveill. 2020;6(4):e15577.</w:t>
      </w:r>
    </w:p>
    <w:p w14:paraId="18229A19" w14:textId="77777777" w:rsidR="000357B5" w:rsidRPr="000357B5" w:rsidRDefault="000357B5" w:rsidP="00192360">
      <w:pPr>
        <w:pStyle w:val="EndNoteBibliography"/>
        <w:spacing w:after="360" w:line="240" w:lineRule="auto"/>
      </w:pPr>
      <w:r w:rsidRPr="000357B5">
        <w:t>28.</w:t>
      </w:r>
      <w:r w:rsidRPr="000357B5">
        <w:tab/>
        <w:t>Burton S, Dadich A, Soboleva A. Promotion of JUUL on Twitter. J Adolesc Health. 2018;63(5):525-6.</w:t>
      </w:r>
    </w:p>
    <w:p w14:paraId="2619BBB8" w14:textId="77777777" w:rsidR="000357B5" w:rsidRPr="000357B5" w:rsidRDefault="000357B5" w:rsidP="00192360">
      <w:pPr>
        <w:pStyle w:val="EndNoteBibliography"/>
        <w:spacing w:after="360" w:line="240" w:lineRule="auto"/>
      </w:pPr>
      <w:r w:rsidRPr="000357B5">
        <w:t>29.</w:t>
      </w:r>
      <w:r w:rsidRPr="000357B5">
        <w:tab/>
        <w:t>Raj AT, Patil S, Gupta AA, Suveetha G. Flavored tobacco to E-cigarette's: How the tobacco industry sustains its product flow. Oral Oncol. 2018;85:110.</w:t>
      </w:r>
    </w:p>
    <w:p w14:paraId="06741974" w14:textId="77777777" w:rsidR="000357B5" w:rsidRPr="000357B5" w:rsidRDefault="000357B5" w:rsidP="00192360">
      <w:pPr>
        <w:pStyle w:val="EndNoteBibliography"/>
        <w:spacing w:after="360" w:line="240" w:lineRule="auto"/>
      </w:pPr>
      <w:r w:rsidRPr="000357B5">
        <w:t>30.</w:t>
      </w:r>
      <w:r w:rsidRPr="000357B5">
        <w:tab/>
        <w:t>Soneji S, Barrington-Trimis JL, Wills TA, Leventhal AM, Unger JB, Gibson LA, et al. Association Between Initial Use of e-Cigarettes and Subsequent Cigarette Smoking Among Adolescents and Young Adults: A Systematic Review and Meta-analysis. JAMA Pediatr. 2017;171(8):788-97.</w:t>
      </w:r>
    </w:p>
    <w:p w14:paraId="1F2D7DD4" w14:textId="77777777" w:rsidR="000357B5" w:rsidRPr="000357B5" w:rsidRDefault="000357B5" w:rsidP="00192360">
      <w:pPr>
        <w:pStyle w:val="EndNoteBibliography"/>
        <w:spacing w:after="360" w:line="240" w:lineRule="auto"/>
      </w:pPr>
      <w:r w:rsidRPr="000357B5">
        <w:t>31.</w:t>
      </w:r>
      <w:r w:rsidRPr="000357B5">
        <w:tab/>
        <w:t>Soneji S. Errors in Data Input in Meta-analysis on Association Between Initial Use of e-Cigarettes and Subsequent Cigarette Smoking Among Adolescents and Young Adults. JAMA Pediatr. 2018;172(1):92-3.</w:t>
      </w:r>
    </w:p>
    <w:p w14:paraId="6A7009E7" w14:textId="77777777" w:rsidR="000357B5" w:rsidRPr="000357B5" w:rsidRDefault="000357B5" w:rsidP="00192360">
      <w:pPr>
        <w:pStyle w:val="EndNoteBibliography"/>
        <w:spacing w:line="240" w:lineRule="auto"/>
      </w:pPr>
      <w:r w:rsidRPr="000357B5">
        <w:t>32.</w:t>
      </w:r>
      <w:r w:rsidRPr="000357B5">
        <w:tab/>
        <w:t>Houston AR, Howard A, Sweanor D. Placing the Legal Vape Market in the Hands of Big Tobacco. Am J Public Health. 2020;110(6):781-2.</w:t>
      </w:r>
    </w:p>
    <w:p w14:paraId="559BA52A" w14:textId="5BB99131" w:rsidR="00FD56AF" w:rsidRPr="00FD56AF" w:rsidRDefault="001C39EA" w:rsidP="00192360">
      <w:pPr>
        <w:pStyle w:val="Heading1"/>
        <w:spacing w:before="0" w:line="240" w:lineRule="auto"/>
        <w:rPr>
          <w:u w:val="single"/>
        </w:rPr>
      </w:pPr>
      <w:r>
        <w:rPr>
          <w:u w:val="single"/>
        </w:rPr>
        <w:fldChar w:fldCharType="end"/>
      </w:r>
    </w:p>
    <w:sectPr w:rsidR="00FD56AF" w:rsidRPr="00FD56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49BB65" w14:textId="77777777" w:rsidR="00316043" w:rsidRDefault="00316043" w:rsidP="00FD56AF">
      <w:pPr>
        <w:spacing w:after="0" w:line="240" w:lineRule="auto"/>
      </w:pPr>
      <w:r>
        <w:separator/>
      </w:r>
    </w:p>
  </w:endnote>
  <w:endnote w:type="continuationSeparator" w:id="0">
    <w:p w14:paraId="44592114" w14:textId="77777777" w:rsidR="00316043" w:rsidRDefault="00316043" w:rsidP="00FD56AF">
      <w:pPr>
        <w:spacing w:after="0" w:line="240" w:lineRule="auto"/>
      </w:pPr>
      <w:r>
        <w:continuationSeparator/>
      </w:r>
    </w:p>
  </w:endnote>
  <w:endnote w:type="continuationNotice" w:id="1">
    <w:p w14:paraId="62F5BDBC" w14:textId="77777777" w:rsidR="00316043" w:rsidRDefault="003160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745FE" w14:textId="77777777" w:rsidR="00316043" w:rsidRDefault="00316043" w:rsidP="00FD56AF">
      <w:pPr>
        <w:spacing w:after="0" w:line="240" w:lineRule="auto"/>
      </w:pPr>
      <w:r>
        <w:separator/>
      </w:r>
    </w:p>
  </w:footnote>
  <w:footnote w:type="continuationSeparator" w:id="0">
    <w:p w14:paraId="2DA86FF8" w14:textId="77777777" w:rsidR="00316043" w:rsidRDefault="00316043" w:rsidP="00FD56AF">
      <w:pPr>
        <w:spacing w:after="0" w:line="240" w:lineRule="auto"/>
      </w:pPr>
      <w:r>
        <w:continuationSeparator/>
      </w:r>
    </w:p>
  </w:footnote>
  <w:footnote w:type="continuationNotice" w:id="1">
    <w:p w14:paraId="6C64A77A" w14:textId="77777777" w:rsidR="00316043" w:rsidRDefault="00316043">
      <w:pPr>
        <w:spacing w:after="0" w:line="240" w:lineRule="auto"/>
      </w:pPr>
    </w:p>
  </w:footnote>
  <w:footnote w:id="2">
    <w:p w14:paraId="679C4F97" w14:textId="3916B42C" w:rsidR="00B83C5D" w:rsidRPr="002D5673" w:rsidRDefault="00B83C5D">
      <w:pPr>
        <w:pStyle w:val="FootnoteText"/>
        <w:rPr>
          <w:lang w:val="en-AU"/>
        </w:rPr>
      </w:pPr>
      <w:r>
        <w:rPr>
          <w:rStyle w:val="FootnoteReference"/>
        </w:rPr>
        <w:footnoteRef/>
      </w:r>
      <w:r>
        <w:t xml:space="preserve"> </w:t>
      </w:r>
      <w:r>
        <w:rPr>
          <w:lang w:val="en-AU"/>
        </w:rPr>
        <w:t xml:space="preserve">A peak body in Australian parlance implies an association of industries or trade unions with allied interests. In this case, it implies key medical associations in Australia.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7D1D39"/>
    <w:multiLevelType w:val="hybridMultilevel"/>
    <w:tmpl w:val="A0EE62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DD73DAE"/>
    <w:multiLevelType w:val="hybridMultilevel"/>
    <w:tmpl w:val="B14886B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Libraries&gt;"/>
  </w:docVars>
  <w:rsids>
    <w:rsidRoot w:val="00092695"/>
    <w:rsid w:val="00005179"/>
    <w:rsid w:val="00012E79"/>
    <w:rsid w:val="00014B49"/>
    <w:rsid w:val="00017C23"/>
    <w:rsid w:val="000357B5"/>
    <w:rsid w:val="00047FC9"/>
    <w:rsid w:val="000532D1"/>
    <w:rsid w:val="00057EB5"/>
    <w:rsid w:val="00060444"/>
    <w:rsid w:val="00066C28"/>
    <w:rsid w:val="00073697"/>
    <w:rsid w:val="00080B13"/>
    <w:rsid w:val="00084576"/>
    <w:rsid w:val="00092345"/>
    <w:rsid w:val="00092695"/>
    <w:rsid w:val="00096E97"/>
    <w:rsid w:val="000A0851"/>
    <w:rsid w:val="000A5E24"/>
    <w:rsid w:val="000A7FB3"/>
    <w:rsid w:val="000B28E4"/>
    <w:rsid w:val="000C05F8"/>
    <w:rsid w:val="000D535E"/>
    <w:rsid w:val="000D6298"/>
    <w:rsid w:val="000E5044"/>
    <w:rsid w:val="000E7404"/>
    <w:rsid w:val="000F659A"/>
    <w:rsid w:val="00100D86"/>
    <w:rsid w:val="00101658"/>
    <w:rsid w:val="00102014"/>
    <w:rsid w:val="0010303A"/>
    <w:rsid w:val="001225AD"/>
    <w:rsid w:val="00131F92"/>
    <w:rsid w:val="00132E27"/>
    <w:rsid w:val="00136AF2"/>
    <w:rsid w:val="00136F9E"/>
    <w:rsid w:val="00137005"/>
    <w:rsid w:val="00141223"/>
    <w:rsid w:val="00157B7C"/>
    <w:rsid w:val="00160534"/>
    <w:rsid w:val="00160AC6"/>
    <w:rsid w:val="00177EA6"/>
    <w:rsid w:val="00180074"/>
    <w:rsid w:val="00192360"/>
    <w:rsid w:val="001A1A30"/>
    <w:rsid w:val="001A6B78"/>
    <w:rsid w:val="001C30E6"/>
    <w:rsid w:val="001C39EA"/>
    <w:rsid w:val="001C3EE9"/>
    <w:rsid w:val="001C78ED"/>
    <w:rsid w:val="001C7E81"/>
    <w:rsid w:val="001D145A"/>
    <w:rsid w:val="001D5D83"/>
    <w:rsid w:val="001E1292"/>
    <w:rsid w:val="001E71D9"/>
    <w:rsid w:val="001E79A4"/>
    <w:rsid w:val="002112BE"/>
    <w:rsid w:val="00214DDE"/>
    <w:rsid w:val="00214EE1"/>
    <w:rsid w:val="00220A61"/>
    <w:rsid w:val="0022589C"/>
    <w:rsid w:val="00230134"/>
    <w:rsid w:val="002317D9"/>
    <w:rsid w:val="002344CF"/>
    <w:rsid w:val="002375BA"/>
    <w:rsid w:val="00244365"/>
    <w:rsid w:val="0024724E"/>
    <w:rsid w:val="00265E23"/>
    <w:rsid w:val="00272344"/>
    <w:rsid w:val="00283527"/>
    <w:rsid w:val="002979A0"/>
    <w:rsid w:val="002B014C"/>
    <w:rsid w:val="002B20B0"/>
    <w:rsid w:val="002B27BE"/>
    <w:rsid w:val="002B44C2"/>
    <w:rsid w:val="002B4DD7"/>
    <w:rsid w:val="002B6620"/>
    <w:rsid w:val="002C1916"/>
    <w:rsid w:val="002D5673"/>
    <w:rsid w:val="002D61D3"/>
    <w:rsid w:val="002E03C5"/>
    <w:rsid w:val="002E5D02"/>
    <w:rsid w:val="002E64E9"/>
    <w:rsid w:val="002F1B9E"/>
    <w:rsid w:val="002F73D6"/>
    <w:rsid w:val="00316043"/>
    <w:rsid w:val="00326512"/>
    <w:rsid w:val="00333C13"/>
    <w:rsid w:val="003340E3"/>
    <w:rsid w:val="00340F2E"/>
    <w:rsid w:val="00342B99"/>
    <w:rsid w:val="00351E2E"/>
    <w:rsid w:val="00360B31"/>
    <w:rsid w:val="00361CFA"/>
    <w:rsid w:val="003741A7"/>
    <w:rsid w:val="003A7A49"/>
    <w:rsid w:val="003C0133"/>
    <w:rsid w:val="003C39B8"/>
    <w:rsid w:val="003D4B46"/>
    <w:rsid w:val="003D4C99"/>
    <w:rsid w:val="003E34E2"/>
    <w:rsid w:val="003F0A1B"/>
    <w:rsid w:val="003F586A"/>
    <w:rsid w:val="004020CA"/>
    <w:rsid w:val="00411549"/>
    <w:rsid w:val="00424AE2"/>
    <w:rsid w:val="004319FA"/>
    <w:rsid w:val="004453EE"/>
    <w:rsid w:val="00463E8B"/>
    <w:rsid w:val="00464EC4"/>
    <w:rsid w:val="00482787"/>
    <w:rsid w:val="00482E81"/>
    <w:rsid w:val="004B332E"/>
    <w:rsid w:val="004B4B55"/>
    <w:rsid w:val="004C16FE"/>
    <w:rsid w:val="004C1BEF"/>
    <w:rsid w:val="004D5384"/>
    <w:rsid w:val="004F429A"/>
    <w:rsid w:val="004F45BC"/>
    <w:rsid w:val="004F50C4"/>
    <w:rsid w:val="004F7E16"/>
    <w:rsid w:val="00504EE1"/>
    <w:rsid w:val="00507090"/>
    <w:rsid w:val="005110A5"/>
    <w:rsid w:val="00514AFE"/>
    <w:rsid w:val="0052580D"/>
    <w:rsid w:val="0053571C"/>
    <w:rsid w:val="0054434F"/>
    <w:rsid w:val="00545D73"/>
    <w:rsid w:val="0054718B"/>
    <w:rsid w:val="00554F25"/>
    <w:rsid w:val="00557230"/>
    <w:rsid w:val="00560447"/>
    <w:rsid w:val="00572CA1"/>
    <w:rsid w:val="005761B6"/>
    <w:rsid w:val="00584081"/>
    <w:rsid w:val="00584A04"/>
    <w:rsid w:val="00594020"/>
    <w:rsid w:val="0059568A"/>
    <w:rsid w:val="00597A9E"/>
    <w:rsid w:val="005A1631"/>
    <w:rsid w:val="005A1EAC"/>
    <w:rsid w:val="005A27F8"/>
    <w:rsid w:val="005B7779"/>
    <w:rsid w:val="005E1C8B"/>
    <w:rsid w:val="005E60D4"/>
    <w:rsid w:val="005F6DFC"/>
    <w:rsid w:val="00602C83"/>
    <w:rsid w:val="00605AEA"/>
    <w:rsid w:val="00615E9E"/>
    <w:rsid w:val="006205A0"/>
    <w:rsid w:val="00645B29"/>
    <w:rsid w:val="006475B7"/>
    <w:rsid w:val="00652256"/>
    <w:rsid w:val="00652425"/>
    <w:rsid w:val="00662944"/>
    <w:rsid w:val="0066499B"/>
    <w:rsid w:val="00667627"/>
    <w:rsid w:val="006706CF"/>
    <w:rsid w:val="00671A2D"/>
    <w:rsid w:val="006741F2"/>
    <w:rsid w:val="006841F5"/>
    <w:rsid w:val="00684FA1"/>
    <w:rsid w:val="006862DF"/>
    <w:rsid w:val="00690228"/>
    <w:rsid w:val="006937F0"/>
    <w:rsid w:val="006955AA"/>
    <w:rsid w:val="006A1F08"/>
    <w:rsid w:val="006A30C3"/>
    <w:rsid w:val="006A622E"/>
    <w:rsid w:val="006A772A"/>
    <w:rsid w:val="006B0841"/>
    <w:rsid w:val="006C0DE1"/>
    <w:rsid w:val="006C2B7C"/>
    <w:rsid w:val="006C7F17"/>
    <w:rsid w:val="006D280C"/>
    <w:rsid w:val="006D61B0"/>
    <w:rsid w:val="006E1CB3"/>
    <w:rsid w:val="006E4834"/>
    <w:rsid w:val="006E5090"/>
    <w:rsid w:val="006E6379"/>
    <w:rsid w:val="006E7BBD"/>
    <w:rsid w:val="006F563C"/>
    <w:rsid w:val="007004CB"/>
    <w:rsid w:val="00703C92"/>
    <w:rsid w:val="007101A3"/>
    <w:rsid w:val="00711E89"/>
    <w:rsid w:val="00712C22"/>
    <w:rsid w:val="00716B82"/>
    <w:rsid w:val="00721EE1"/>
    <w:rsid w:val="007302D2"/>
    <w:rsid w:val="00730585"/>
    <w:rsid w:val="00731C80"/>
    <w:rsid w:val="0074037D"/>
    <w:rsid w:val="007549C1"/>
    <w:rsid w:val="007631FC"/>
    <w:rsid w:val="007659F0"/>
    <w:rsid w:val="007660A6"/>
    <w:rsid w:val="007705E6"/>
    <w:rsid w:val="00771058"/>
    <w:rsid w:val="00781F92"/>
    <w:rsid w:val="007876EF"/>
    <w:rsid w:val="00792174"/>
    <w:rsid w:val="00792CD6"/>
    <w:rsid w:val="00792E9E"/>
    <w:rsid w:val="00794E28"/>
    <w:rsid w:val="007952D2"/>
    <w:rsid w:val="007A5003"/>
    <w:rsid w:val="007A589D"/>
    <w:rsid w:val="007B764A"/>
    <w:rsid w:val="007D05D8"/>
    <w:rsid w:val="007D61DC"/>
    <w:rsid w:val="007D78C9"/>
    <w:rsid w:val="007E1E96"/>
    <w:rsid w:val="007E2CC7"/>
    <w:rsid w:val="007E4201"/>
    <w:rsid w:val="007E5B8F"/>
    <w:rsid w:val="007E7F2A"/>
    <w:rsid w:val="007F2362"/>
    <w:rsid w:val="007F26CF"/>
    <w:rsid w:val="007F76C0"/>
    <w:rsid w:val="00810830"/>
    <w:rsid w:val="00811360"/>
    <w:rsid w:val="00827BD7"/>
    <w:rsid w:val="0083290D"/>
    <w:rsid w:val="00835CA2"/>
    <w:rsid w:val="00844404"/>
    <w:rsid w:val="0084659F"/>
    <w:rsid w:val="0084711D"/>
    <w:rsid w:val="0086023E"/>
    <w:rsid w:val="00862DE6"/>
    <w:rsid w:val="008739B6"/>
    <w:rsid w:val="00875557"/>
    <w:rsid w:val="0087566D"/>
    <w:rsid w:val="00883C46"/>
    <w:rsid w:val="0088649D"/>
    <w:rsid w:val="00892256"/>
    <w:rsid w:val="00896737"/>
    <w:rsid w:val="008A5590"/>
    <w:rsid w:val="008C48C8"/>
    <w:rsid w:val="008C5080"/>
    <w:rsid w:val="008C55ED"/>
    <w:rsid w:val="008C7883"/>
    <w:rsid w:val="008D6DF6"/>
    <w:rsid w:val="008F0E21"/>
    <w:rsid w:val="008F3842"/>
    <w:rsid w:val="008F4797"/>
    <w:rsid w:val="00910C44"/>
    <w:rsid w:val="009170F9"/>
    <w:rsid w:val="00932944"/>
    <w:rsid w:val="009414A3"/>
    <w:rsid w:val="009430BD"/>
    <w:rsid w:val="009457F1"/>
    <w:rsid w:val="00954854"/>
    <w:rsid w:val="00960E66"/>
    <w:rsid w:val="00960E87"/>
    <w:rsid w:val="00963E7F"/>
    <w:rsid w:val="00964AED"/>
    <w:rsid w:val="00970AF9"/>
    <w:rsid w:val="00976FB3"/>
    <w:rsid w:val="009779BA"/>
    <w:rsid w:val="00984963"/>
    <w:rsid w:val="00990BFB"/>
    <w:rsid w:val="009A1D05"/>
    <w:rsid w:val="009B6C83"/>
    <w:rsid w:val="009C0D35"/>
    <w:rsid w:val="009D3C2B"/>
    <w:rsid w:val="009D46E6"/>
    <w:rsid w:val="009D6A18"/>
    <w:rsid w:val="009E3D13"/>
    <w:rsid w:val="009F2E99"/>
    <w:rsid w:val="009F3269"/>
    <w:rsid w:val="00A016AA"/>
    <w:rsid w:val="00A02D59"/>
    <w:rsid w:val="00A06DBE"/>
    <w:rsid w:val="00A174B3"/>
    <w:rsid w:val="00A33DDB"/>
    <w:rsid w:val="00A35D19"/>
    <w:rsid w:val="00A37C5A"/>
    <w:rsid w:val="00A41063"/>
    <w:rsid w:val="00A41B0B"/>
    <w:rsid w:val="00A42962"/>
    <w:rsid w:val="00A43CEC"/>
    <w:rsid w:val="00A4592A"/>
    <w:rsid w:val="00A47B9D"/>
    <w:rsid w:val="00A504DB"/>
    <w:rsid w:val="00A5221A"/>
    <w:rsid w:val="00A52688"/>
    <w:rsid w:val="00A555C0"/>
    <w:rsid w:val="00A603CE"/>
    <w:rsid w:val="00A8772B"/>
    <w:rsid w:val="00A95609"/>
    <w:rsid w:val="00A95B66"/>
    <w:rsid w:val="00A95E8C"/>
    <w:rsid w:val="00AB08AD"/>
    <w:rsid w:val="00AD07B5"/>
    <w:rsid w:val="00AD1773"/>
    <w:rsid w:val="00AD3300"/>
    <w:rsid w:val="00AF5C3A"/>
    <w:rsid w:val="00B15577"/>
    <w:rsid w:val="00B176A3"/>
    <w:rsid w:val="00B201E7"/>
    <w:rsid w:val="00B22382"/>
    <w:rsid w:val="00B36DDC"/>
    <w:rsid w:val="00B42A55"/>
    <w:rsid w:val="00B4413F"/>
    <w:rsid w:val="00B45624"/>
    <w:rsid w:val="00B46C9F"/>
    <w:rsid w:val="00B5194E"/>
    <w:rsid w:val="00B51FAE"/>
    <w:rsid w:val="00B562FC"/>
    <w:rsid w:val="00B61827"/>
    <w:rsid w:val="00B6398B"/>
    <w:rsid w:val="00B7037E"/>
    <w:rsid w:val="00B70830"/>
    <w:rsid w:val="00B72951"/>
    <w:rsid w:val="00B72BF5"/>
    <w:rsid w:val="00B775BB"/>
    <w:rsid w:val="00B81219"/>
    <w:rsid w:val="00B83C5D"/>
    <w:rsid w:val="00B90B97"/>
    <w:rsid w:val="00B96244"/>
    <w:rsid w:val="00BB51F1"/>
    <w:rsid w:val="00BC44EA"/>
    <w:rsid w:val="00BD0978"/>
    <w:rsid w:val="00BD3E15"/>
    <w:rsid w:val="00BF5219"/>
    <w:rsid w:val="00BF7F88"/>
    <w:rsid w:val="00C15F7F"/>
    <w:rsid w:val="00C17511"/>
    <w:rsid w:val="00C17A84"/>
    <w:rsid w:val="00C210A3"/>
    <w:rsid w:val="00C217D2"/>
    <w:rsid w:val="00C230B8"/>
    <w:rsid w:val="00C408ED"/>
    <w:rsid w:val="00C55306"/>
    <w:rsid w:val="00C7479E"/>
    <w:rsid w:val="00C80BCF"/>
    <w:rsid w:val="00C97280"/>
    <w:rsid w:val="00CA5BBB"/>
    <w:rsid w:val="00CE080D"/>
    <w:rsid w:val="00CE5A15"/>
    <w:rsid w:val="00CF387D"/>
    <w:rsid w:val="00CF519E"/>
    <w:rsid w:val="00D005C1"/>
    <w:rsid w:val="00D02327"/>
    <w:rsid w:val="00D037D8"/>
    <w:rsid w:val="00D1096B"/>
    <w:rsid w:val="00D123BE"/>
    <w:rsid w:val="00D160CA"/>
    <w:rsid w:val="00D170FB"/>
    <w:rsid w:val="00D35A34"/>
    <w:rsid w:val="00D53259"/>
    <w:rsid w:val="00D61358"/>
    <w:rsid w:val="00D62DF5"/>
    <w:rsid w:val="00D64BCA"/>
    <w:rsid w:val="00D834A5"/>
    <w:rsid w:val="00D84BE2"/>
    <w:rsid w:val="00D84FF6"/>
    <w:rsid w:val="00D961B9"/>
    <w:rsid w:val="00DB3562"/>
    <w:rsid w:val="00DB3A5E"/>
    <w:rsid w:val="00DB69F9"/>
    <w:rsid w:val="00DC5C6E"/>
    <w:rsid w:val="00DC61EE"/>
    <w:rsid w:val="00DE5A1F"/>
    <w:rsid w:val="00DF009F"/>
    <w:rsid w:val="00DF0EF6"/>
    <w:rsid w:val="00E01F98"/>
    <w:rsid w:val="00E0615A"/>
    <w:rsid w:val="00E11BF4"/>
    <w:rsid w:val="00E17436"/>
    <w:rsid w:val="00E2402D"/>
    <w:rsid w:val="00E3198B"/>
    <w:rsid w:val="00E34485"/>
    <w:rsid w:val="00E36BEA"/>
    <w:rsid w:val="00E377EC"/>
    <w:rsid w:val="00E450E0"/>
    <w:rsid w:val="00E51AA6"/>
    <w:rsid w:val="00E56DCC"/>
    <w:rsid w:val="00E6228C"/>
    <w:rsid w:val="00E64951"/>
    <w:rsid w:val="00E734C9"/>
    <w:rsid w:val="00E80ED8"/>
    <w:rsid w:val="00E916C2"/>
    <w:rsid w:val="00EB034C"/>
    <w:rsid w:val="00EC3FBD"/>
    <w:rsid w:val="00EC7ED5"/>
    <w:rsid w:val="00ED082E"/>
    <w:rsid w:val="00EE2333"/>
    <w:rsid w:val="00EE4FEF"/>
    <w:rsid w:val="00F27033"/>
    <w:rsid w:val="00F27BF4"/>
    <w:rsid w:val="00F34863"/>
    <w:rsid w:val="00F434BA"/>
    <w:rsid w:val="00F43A35"/>
    <w:rsid w:val="00F4411C"/>
    <w:rsid w:val="00F536FA"/>
    <w:rsid w:val="00F6023C"/>
    <w:rsid w:val="00F6308C"/>
    <w:rsid w:val="00F64848"/>
    <w:rsid w:val="00F81743"/>
    <w:rsid w:val="00F90ED4"/>
    <w:rsid w:val="00F964AF"/>
    <w:rsid w:val="00FA2739"/>
    <w:rsid w:val="00FA7D77"/>
    <w:rsid w:val="00FB11C1"/>
    <w:rsid w:val="00FC67AD"/>
    <w:rsid w:val="00FD5531"/>
    <w:rsid w:val="00FD56AF"/>
    <w:rsid w:val="00FD754B"/>
    <w:rsid w:val="00FF79B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195C8"/>
  <w15:chartTrackingRefBased/>
  <w15:docId w15:val="{69D6C4F2-0962-49D0-A573-F56211D94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3CE"/>
    <w:rPr>
      <w:sz w:val="24"/>
      <w:lang w:val="en-IN"/>
    </w:rPr>
  </w:style>
  <w:style w:type="paragraph" w:styleId="Heading1">
    <w:name w:val="heading 1"/>
    <w:basedOn w:val="Normal"/>
    <w:next w:val="Normal"/>
    <w:link w:val="Heading1Char"/>
    <w:uiPriority w:val="9"/>
    <w:qFormat/>
    <w:rsid w:val="00A603CE"/>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4">
    <w:name w:val="heading 4"/>
    <w:basedOn w:val="Normal"/>
    <w:next w:val="Normal"/>
    <w:link w:val="Heading4Char"/>
    <w:uiPriority w:val="9"/>
    <w:semiHidden/>
    <w:unhideWhenUsed/>
    <w:qFormat/>
    <w:rsid w:val="00D961B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2695"/>
    <w:pPr>
      <w:spacing w:after="0" w:line="240" w:lineRule="auto"/>
      <w:contextualSpacing/>
    </w:pPr>
    <w:rPr>
      <w:rFonts w:asciiTheme="majorHAnsi" w:eastAsiaTheme="majorEastAsia" w:hAnsiTheme="majorHAnsi" w:cstheme="majorBidi"/>
      <w:b/>
      <w:color w:val="1F3864" w:themeColor="accent1" w:themeShade="80"/>
      <w:spacing w:val="-10"/>
      <w:kern w:val="28"/>
      <w:sz w:val="48"/>
      <w:szCs w:val="56"/>
    </w:rPr>
  </w:style>
  <w:style w:type="character" w:customStyle="1" w:styleId="TitleChar">
    <w:name w:val="Title Char"/>
    <w:basedOn w:val="DefaultParagraphFont"/>
    <w:link w:val="Title"/>
    <w:uiPriority w:val="10"/>
    <w:rsid w:val="00092695"/>
    <w:rPr>
      <w:rFonts w:asciiTheme="majorHAnsi" w:eastAsiaTheme="majorEastAsia" w:hAnsiTheme="majorHAnsi" w:cstheme="majorBidi"/>
      <w:b/>
      <w:color w:val="1F3864" w:themeColor="accent1" w:themeShade="80"/>
      <w:spacing w:val="-10"/>
      <w:kern w:val="28"/>
      <w:sz w:val="48"/>
      <w:szCs w:val="56"/>
      <w:lang w:val="en-GB"/>
    </w:rPr>
  </w:style>
  <w:style w:type="character" w:customStyle="1" w:styleId="Heading1Char">
    <w:name w:val="Heading 1 Char"/>
    <w:basedOn w:val="DefaultParagraphFont"/>
    <w:link w:val="Heading1"/>
    <w:uiPriority w:val="9"/>
    <w:rsid w:val="00A603CE"/>
    <w:rPr>
      <w:rFonts w:asciiTheme="majorHAnsi" w:eastAsiaTheme="majorEastAsia" w:hAnsiTheme="majorHAnsi" w:cstheme="majorBidi"/>
      <w:b/>
      <w:color w:val="2F5496" w:themeColor="accent1" w:themeShade="BF"/>
      <w:sz w:val="32"/>
      <w:szCs w:val="32"/>
      <w:lang w:val="en-GB"/>
    </w:rPr>
  </w:style>
  <w:style w:type="paragraph" w:customStyle="1" w:styleId="EndNoteBibliographyTitle">
    <w:name w:val="EndNote Bibliography Title"/>
    <w:basedOn w:val="Normal"/>
    <w:link w:val="EndNoteBibliographyTitleChar"/>
    <w:rsid w:val="001C39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39EA"/>
    <w:rPr>
      <w:rFonts w:ascii="Calibri" w:hAnsi="Calibri" w:cs="Calibri"/>
      <w:noProof/>
      <w:sz w:val="24"/>
      <w:lang w:val="en-IN"/>
    </w:rPr>
  </w:style>
  <w:style w:type="paragraph" w:customStyle="1" w:styleId="EndNoteBibliography">
    <w:name w:val="EndNote Bibliography"/>
    <w:basedOn w:val="Normal"/>
    <w:link w:val="EndNoteBibliographyChar"/>
    <w:rsid w:val="001C39EA"/>
    <w:pPr>
      <w:spacing w:line="360" w:lineRule="auto"/>
    </w:pPr>
    <w:rPr>
      <w:rFonts w:ascii="Calibri" w:hAnsi="Calibri" w:cs="Calibri"/>
      <w:noProof/>
    </w:rPr>
  </w:style>
  <w:style w:type="character" w:customStyle="1" w:styleId="EndNoteBibliographyChar">
    <w:name w:val="EndNote Bibliography Char"/>
    <w:basedOn w:val="DefaultParagraphFont"/>
    <w:link w:val="EndNoteBibliography"/>
    <w:rsid w:val="001C39EA"/>
    <w:rPr>
      <w:rFonts w:ascii="Calibri" w:hAnsi="Calibri" w:cs="Calibri"/>
      <w:noProof/>
      <w:sz w:val="24"/>
      <w:lang w:val="en-IN"/>
    </w:rPr>
  </w:style>
  <w:style w:type="character" w:styleId="Hyperlink">
    <w:name w:val="Hyperlink"/>
    <w:basedOn w:val="DefaultParagraphFont"/>
    <w:uiPriority w:val="99"/>
    <w:unhideWhenUsed/>
    <w:rsid w:val="00B72BF5"/>
    <w:rPr>
      <w:color w:val="0563C1" w:themeColor="hyperlink"/>
      <w:u w:val="single"/>
    </w:rPr>
  </w:style>
  <w:style w:type="character" w:customStyle="1" w:styleId="UnresolvedMention">
    <w:name w:val="Unresolved Mention"/>
    <w:basedOn w:val="DefaultParagraphFont"/>
    <w:uiPriority w:val="99"/>
    <w:semiHidden/>
    <w:unhideWhenUsed/>
    <w:rsid w:val="00B72BF5"/>
    <w:rPr>
      <w:color w:val="605E5C"/>
      <w:shd w:val="clear" w:color="auto" w:fill="E1DFDD"/>
    </w:rPr>
  </w:style>
  <w:style w:type="paragraph" w:styleId="Header">
    <w:name w:val="header"/>
    <w:basedOn w:val="Normal"/>
    <w:link w:val="HeaderChar"/>
    <w:uiPriority w:val="99"/>
    <w:unhideWhenUsed/>
    <w:rsid w:val="008444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404"/>
    <w:rPr>
      <w:lang w:val="en-GB"/>
    </w:rPr>
  </w:style>
  <w:style w:type="paragraph" w:styleId="Footer">
    <w:name w:val="footer"/>
    <w:basedOn w:val="Normal"/>
    <w:link w:val="FooterChar"/>
    <w:uiPriority w:val="99"/>
    <w:unhideWhenUsed/>
    <w:rsid w:val="008444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404"/>
    <w:rPr>
      <w:lang w:val="en-GB"/>
    </w:rPr>
  </w:style>
  <w:style w:type="character" w:styleId="CommentReference">
    <w:name w:val="annotation reference"/>
    <w:basedOn w:val="DefaultParagraphFont"/>
    <w:uiPriority w:val="99"/>
    <w:semiHidden/>
    <w:unhideWhenUsed/>
    <w:rsid w:val="000A5E24"/>
    <w:rPr>
      <w:sz w:val="16"/>
      <w:szCs w:val="16"/>
    </w:rPr>
  </w:style>
  <w:style w:type="paragraph" w:styleId="CommentText">
    <w:name w:val="annotation text"/>
    <w:basedOn w:val="Normal"/>
    <w:link w:val="CommentTextChar"/>
    <w:uiPriority w:val="99"/>
    <w:semiHidden/>
    <w:unhideWhenUsed/>
    <w:rsid w:val="000A5E24"/>
    <w:pPr>
      <w:spacing w:line="240" w:lineRule="auto"/>
    </w:pPr>
    <w:rPr>
      <w:sz w:val="20"/>
      <w:szCs w:val="20"/>
    </w:rPr>
  </w:style>
  <w:style w:type="character" w:customStyle="1" w:styleId="CommentTextChar">
    <w:name w:val="Comment Text Char"/>
    <w:basedOn w:val="DefaultParagraphFont"/>
    <w:link w:val="CommentText"/>
    <w:uiPriority w:val="99"/>
    <w:semiHidden/>
    <w:rsid w:val="000A5E24"/>
    <w:rPr>
      <w:sz w:val="20"/>
      <w:szCs w:val="20"/>
      <w:lang w:val="en-GB"/>
    </w:rPr>
  </w:style>
  <w:style w:type="paragraph" w:styleId="CommentSubject">
    <w:name w:val="annotation subject"/>
    <w:basedOn w:val="CommentText"/>
    <w:next w:val="CommentText"/>
    <w:link w:val="CommentSubjectChar"/>
    <w:uiPriority w:val="99"/>
    <w:semiHidden/>
    <w:unhideWhenUsed/>
    <w:rsid w:val="000A5E24"/>
    <w:rPr>
      <w:b/>
      <w:bCs/>
    </w:rPr>
  </w:style>
  <w:style w:type="character" w:customStyle="1" w:styleId="CommentSubjectChar">
    <w:name w:val="Comment Subject Char"/>
    <w:basedOn w:val="CommentTextChar"/>
    <w:link w:val="CommentSubject"/>
    <w:uiPriority w:val="99"/>
    <w:semiHidden/>
    <w:rsid w:val="000A5E24"/>
    <w:rPr>
      <w:b/>
      <w:bCs/>
      <w:sz w:val="20"/>
      <w:szCs w:val="20"/>
      <w:lang w:val="en-GB"/>
    </w:rPr>
  </w:style>
  <w:style w:type="paragraph" w:styleId="BalloonText">
    <w:name w:val="Balloon Text"/>
    <w:basedOn w:val="Normal"/>
    <w:link w:val="BalloonTextChar"/>
    <w:uiPriority w:val="99"/>
    <w:semiHidden/>
    <w:unhideWhenUsed/>
    <w:rsid w:val="000A5E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5E24"/>
    <w:rPr>
      <w:rFonts w:ascii="Segoe UI" w:hAnsi="Segoe UI" w:cs="Segoe UI"/>
      <w:sz w:val="18"/>
      <w:szCs w:val="18"/>
      <w:lang w:val="en-GB"/>
    </w:rPr>
  </w:style>
  <w:style w:type="paragraph" w:styleId="Revision">
    <w:name w:val="Revision"/>
    <w:hidden/>
    <w:uiPriority w:val="99"/>
    <w:semiHidden/>
    <w:rsid w:val="00C80BCF"/>
    <w:pPr>
      <w:spacing w:after="0" w:line="240" w:lineRule="auto"/>
    </w:pPr>
    <w:rPr>
      <w:lang w:val="en-GB"/>
    </w:rPr>
  </w:style>
  <w:style w:type="paragraph" w:styleId="ListParagraph">
    <w:name w:val="List Paragraph"/>
    <w:basedOn w:val="Normal"/>
    <w:uiPriority w:val="34"/>
    <w:qFormat/>
    <w:rsid w:val="00D961B9"/>
    <w:pPr>
      <w:ind w:left="720"/>
      <w:contextualSpacing/>
    </w:pPr>
  </w:style>
  <w:style w:type="character" w:customStyle="1" w:styleId="Heading4Char">
    <w:name w:val="Heading 4 Char"/>
    <w:basedOn w:val="DefaultParagraphFont"/>
    <w:link w:val="Heading4"/>
    <w:uiPriority w:val="9"/>
    <w:semiHidden/>
    <w:rsid w:val="00D961B9"/>
    <w:rPr>
      <w:rFonts w:asciiTheme="majorHAnsi" w:eastAsiaTheme="majorEastAsia" w:hAnsiTheme="majorHAnsi" w:cstheme="majorBidi"/>
      <w:i/>
      <w:iCs/>
      <w:color w:val="2F5496" w:themeColor="accent1" w:themeShade="BF"/>
      <w:sz w:val="24"/>
      <w:lang w:val="en-GB"/>
    </w:rPr>
  </w:style>
  <w:style w:type="paragraph" w:styleId="FootnoteText">
    <w:name w:val="footnote text"/>
    <w:basedOn w:val="Normal"/>
    <w:link w:val="FootnoteTextChar"/>
    <w:uiPriority w:val="99"/>
    <w:semiHidden/>
    <w:unhideWhenUsed/>
    <w:rsid w:val="002D56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5673"/>
    <w:rPr>
      <w:sz w:val="20"/>
      <w:szCs w:val="20"/>
      <w:lang w:val="en-IN"/>
    </w:rPr>
  </w:style>
  <w:style w:type="character" w:styleId="FootnoteReference">
    <w:name w:val="footnote reference"/>
    <w:basedOn w:val="DefaultParagraphFont"/>
    <w:uiPriority w:val="99"/>
    <w:semiHidden/>
    <w:unhideWhenUsed/>
    <w:rsid w:val="002D56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1354532">
      <w:bodyDiv w:val="1"/>
      <w:marLeft w:val="0"/>
      <w:marRight w:val="0"/>
      <w:marTop w:val="0"/>
      <w:marBottom w:val="0"/>
      <w:divBdr>
        <w:top w:val="none" w:sz="0" w:space="0" w:color="auto"/>
        <w:left w:val="none" w:sz="0" w:space="0" w:color="auto"/>
        <w:bottom w:val="none" w:sz="0" w:space="0" w:color="auto"/>
        <w:right w:val="none" w:sz="0" w:space="0" w:color="auto"/>
      </w:divBdr>
    </w:div>
    <w:div w:id="1158962012">
      <w:bodyDiv w:val="1"/>
      <w:marLeft w:val="0"/>
      <w:marRight w:val="0"/>
      <w:marTop w:val="0"/>
      <w:marBottom w:val="0"/>
      <w:divBdr>
        <w:top w:val="none" w:sz="0" w:space="0" w:color="auto"/>
        <w:left w:val="none" w:sz="0" w:space="0" w:color="auto"/>
        <w:bottom w:val="none" w:sz="0" w:space="0" w:color="auto"/>
        <w:right w:val="none" w:sz="0" w:space="0" w:color="auto"/>
      </w:divBdr>
      <w:divsChild>
        <w:div w:id="947663353">
          <w:marLeft w:val="0"/>
          <w:marRight w:val="0"/>
          <w:marTop w:val="0"/>
          <w:marBottom w:val="0"/>
          <w:divBdr>
            <w:top w:val="none" w:sz="0" w:space="0" w:color="auto"/>
            <w:left w:val="none" w:sz="0" w:space="0" w:color="auto"/>
            <w:bottom w:val="none" w:sz="0" w:space="0" w:color="auto"/>
            <w:right w:val="none" w:sz="0" w:space="0" w:color="auto"/>
          </w:divBdr>
        </w:div>
      </w:divsChild>
    </w:div>
    <w:div w:id="1825584792">
      <w:bodyDiv w:val="1"/>
      <w:marLeft w:val="0"/>
      <w:marRight w:val="0"/>
      <w:marTop w:val="0"/>
      <w:marBottom w:val="0"/>
      <w:divBdr>
        <w:top w:val="none" w:sz="0" w:space="0" w:color="auto"/>
        <w:left w:val="none" w:sz="0" w:space="0" w:color="auto"/>
        <w:bottom w:val="none" w:sz="0" w:space="0" w:color="auto"/>
        <w:right w:val="none" w:sz="0" w:space="0" w:color="auto"/>
      </w:divBdr>
    </w:div>
    <w:div w:id="2107381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ancer.org.au/cancer-information/causes-and-prevention/smoking-and-tobacco/e-cigarette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abs.gov.au/statistics/people/aboriginal-and-torres-strait-islander-peoples/national-aboriginal-and-torres-strait-islander-health-survey/2018-19"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bhaumik@georgeinstitute.org.in"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BC05DC1EDACDE49AAC79703E865B027" ma:contentTypeVersion="12" ma:contentTypeDescription="Create a new document." ma:contentTypeScope="" ma:versionID="f3f7b8059c54cf9ec476ff40cecd695d">
  <xsd:schema xmlns:xsd="http://www.w3.org/2001/XMLSchema" xmlns:xs="http://www.w3.org/2001/XMLSchema" xmlns:p="http://schemas.microsoft.com/office/2006/metadata/properties" xmlns:ns3="b5af4a19-28a2-4e5f-a507-f1104b3014ba" xmlns:ns4="165086d9-bce1-44be-949f-21e83b5ddc15" targetNamespace="http://schemas.microsoft.com/office/2006/metadata/properties" ma:root="true" ma:fieldsID="644567edcb45721db6e43bec690dfa52" ns3:_="" ns4:_="">
    <xsd:import namespace="b5af4a19-28a2-4e5f-a507-f1104b3014ba"/>
    <xsd:import namespace="165086d9-bce1-44be-949f-21e83b5ddc1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5af4a19-28a2-4e5f-a507-f1104b3014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5086d9-bce1-44be-949f-21e83b5ddc1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02760-E177-4BCD-975C-15FA8321EC1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DC1FE4A-6956-41A3-8987-45A148671D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5af4a19-28a2-4e5f-a507-f1104b3014ba"/>
    <ds:schemaRef ds:uri="165086d9-bce1-44be-949f-21e83b5ddc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F576C0-5D89-46B4-B9E5-67187AF48366}">
  <ds:schemaRefs>
    <ds:schemaRef ds:uri="http://schemas.microsoft.com/sharepoint/v3/contenttype/forms"/>
  </ds:schemaRefs>
</ds:datastoreItem>
</file>

<file path=customXml/itemProps4.xml><?xml version="1.0" encoding="utf-8"?>
<ds:datastoreItem xmlns:ds="http://schemas.openxmlformats.org/officeDocument/2006/customXml" ds:itemID="{4FB607A6-745A-471E-8C6F-1FBB5787F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253</Words>
  <Characters>4704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yadeep Bhaumik</dc:creator>
  <cp:keywords/>
  <dc:description/>
  <cp:lastModifiedBy>MD</cp:lastModifiedBy>
  <cp:revision>2</cp:revision>
  <dcterms:created xsi:type="dcterms:W3CDTF">2020-12-09T03:42:00Z</dcterms:created>
  <dcterms:modified xsi:type="dcterms:W3CDTF">2020-12-0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C05DC1EDACDE49AAC79703E865B027</vt:lpwstr>
  </property>
</Properties>
</file>